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A73E4" w14:textId="30815908" w:rsidR="00E425E0" w:rsidRPr="00E425E0" w:rsidRDefault="00E425E0" w:rsidP="00E425E0">
      <w:pPr>
        <w:jc w:val="center"/>
        <w:rPr>
          <w:rFonts w:ascii="Times" w:hAnsi="Times"/>
          <w:b/>
          <w:lang w:val="en-US"/>
        </w:rPr>
      </w:pPr>
      <w:bookmarkStart w:id="0" w:name="_GoBack"/>
      <w:bookmarkEnd w:id="0"/>
      <w:r w:rsidRPr="00E425E0">
        <w:rPr>
          <w:rFonts w:ascii="Times" w:hAnsi="Times"/>
          <w:b/>
          <w:lang w:val="en-US"/>
        </w:rPr>
        <w:t>Ecological Liberalism and Ecological Citizenship</w:t>
      </w:r>
    </w:p>
    <w:p w14:paraId="0CB1A1DA" w14:textId="77777777" w:rsidR="007B7A93" w:rsidRPr="001919B3" w:rsidRDefault="007B7A93" w:rsidP="00E425E0">
      <w:pPr>
        <w:jc w:val="both"/>
        <w:rPr>
          <w:rFonts w:ascii="Times" w:hAnsi="Times"/>
          <w:lang w:val="en-US"/>
        </w:rPr>
      </w:pPr>
    </w:p>
    <w:p w14:paraId="159ADB74" w14:textId="07A609F0" w:rsidR="000C5480" w:rsidRDefault="000C5480" w:rsidP="00E425E0">
      <w:pPr>
        <w:jc w:val="both"/>
        <w:rPr>
          <w:rFonts w:ascii="Times" w:hAnsi="Times"/>
          <w:lang w:val="en-US"/>
        </w:rPr>
      </w:pPr>
      <w:r w:rsidRPr="001D523C">
        <w:rPr>
          <w:rFonts w:ascii="Times" w:hAnsi="Times"/>
          <w:b/>
          <w:lang w:val="en-US"/>
        </w:rPr>
        <w:t>Abstract</w:t>
      </w:r>
    </w:p>
    <w:p w14:paraId="70E19E89" w14:textId="77777777" w:rsidR="003144CC" w:rsidRDefault="003144CC" w:rsidP="00E425E0">
      <w:pPr>
        <w:jc w:val="both"/>
        <w:rPr>
          <w:rFonts w:ascii="Times" w:hAnsi="Times"/>
          <w:lang w:val="en-US"/>
        </w:rPr>
      </w:pPr>
    </w:p>
    <w:p w14:paraId="02A072AA" w14:textId="0068B0A1" w:rsidR="006B4D08" w:rsidRDefault="003144CC" w:rsidP="00E425E0">
      <w:pPr>
        <w:jc w:val="both"/>
        <w:rPr>
          <w:rFonts w:ascii="Times" w:hAnsi="Times"/>
          <w:lang w:val="en-US"/>
        </w:rPr>
      </w:pPr>
      <w:r>
        <w:rPr>
          <w:rFonts w:ascii="Times" w:hAnsi="Times"/>
          <w:lang w:val="en-US"/>
        </w:rPr>
        <w:t xml:space="preserve">This paper </w:t>
      </w:r>
      <w:r w:rsidR="002F2183">
        <w:rPr>
          <w:rFonts w:ascii="Times" w:hAnsi="Times"/>
          <w:lang w:val="en-US"/>
        </w:rPr>
        <w:t>is a contribution to the field of individual</w:t>
      </w:r>
      <w:r w:rsidR="000C5A4B">
        <w:rPr>
          <w:rFonts w:ascii="Times" w:hAnsi="Times"/>
          <w:lang w:val="en-US"/>
        </w:rPr>
        <w:t xml:space="preserve"> climate ethics.</w:t>
      </w:r>
      <w:r w:rsidR="00715CF8">
        <w:rPr>
          <w:rFonts w:ascii="Times" w:hAnsi="Times"/>
          <w:lang w:val="en-US"/>
        </w:rPr>
        <w:t xml:space="preserve"> It </w:t>
      </w:r>
      <w:r w:rsidR="003B63C0">
        <w:rPr>
          <w:rFonts w:ascii="Times" w:hAnsi="Times"/>
          <w:lang w:val="en-US"/>
        </w:rPr>
        <w:t>asks how people with high-emitting lifestyles could and should fulfill their duty of climate justice to reduce their carbon footprint by contrasting</w:t>
      </w:r>
      <w:r w:rsidR="00715CF8">
        <w:rPr>
          <w:rFonts w:ascii="Times" w:hAnsi="Times"/>
          <w:lang w:val="en-US"/>
        </w:rPr>
        <w:t xml:space="preserve"> the ecological liberal approach supported by climate justice scholars with the ecological citizenship model proposed by green political theorists.</w:t>
      </w:r>
      <w:r w:rsidR="006B4D08">
        <w:rPr>
          <w:rFonts w:ascii="Times" w:hAnsi="Times"/>
          <w:lang w:val="en-US"/>
        </w:rPr>
        <w:t xml:space="preserve"> </w:t>
      </w:r>
    </w:p>
    <w:p w14:paraId="004983EC" w14:textId="118D418A" w:rsidR="00523407" w:rsidRDefault="00344ECB" w:rsidP="00E425E0">
      <w:pPr>
        <w:jc w:val="both"/>
        <w:rPr>
          <w:rFonts w:ascii="Times" w:hAnsi="Times"/>
          <w:lang w:val="en-US"/>
        </w:rPr>
      </w:pPr>
      <w:r>
        <w:rPr>
          <w:rFonts w:ascii="Times" w:hAnsi="Times"/>
          <w:lang w:val="en-US"/>
        </w:rPr>
        <w:tab/>
      </w:r>
      <w:r w:rsidR="00DB7009">
        <w:rPr>
          <w:rFonts w:ascii="Times" w:hAnsi="Times"/>
          <w:lang w:val="en-US"/>
        </w:rPr>
        <w:t xml:space="preserve">According to </w:t>
      </w:r>
      <w:r w:rsidR="00715CF8">
        <w:rPr>
          <w:rFonts w:ascii="Times" w:hAnsi="Times"/>
          <w:lang w:val="en-US"/>
        </w:rPr>
        <w:t>ecological liberalism</w:t>
      </w:r>
      <w:r w:rsidR="00DB7009">
        <w:rPr>
          <w:rFonts w:ascii="Times" w:hAnsi="Times"/>
          <w:lang w:val="en-US"/>
        </w:rPr>
        <w:t>,</w:t>
      </w:r>
      <w:r w:rsidR="00715CF8">
        <w:rPr>
          <w:rFonts w:ascii="Times" w:hAnsi="Times"/>
          <w:lang w:val="en-US"/>
        </w:rPr>
        <w:t xml:space="preserve"> “</w:t>
      </w:r>
      <w:r w:rsidR="00DB7009">
        <w:rPr>
          <w:rFonts w:ascii="Times" w:hAnsi="Times"/>
          <w:lang w:val="en-US"/>
        </w:rPr>
        <w:t>[p]</w:t>
      </w:r>
      <w:r w:rsidR="00715CF8" w:rsidRPr="00942AF8">
        <w:rPr>
          <w:rFonts w:ascii="Times" w:hAnsi="Times"/>
          <w:lang w:val="en-US"/>
        </w:rPr>
        <w:t>ersons should limit their environmental impacts in order to</w:t>
      </w:r>
      <w:r w:rsidR="00715CF8">
        <w:rPr>
          <w:rFonts w:ascii="Times" w:hAnsi="Times"/>
          <w:lang w:val="en-US"/>
        </w:rPr>
        <w:t xml:space="preserve"> </w:t>
      </w:r>
      <w:r w:rsidR="00715CF8" w:rsidRPr="00942AF8">
        <w:rPr>
          <w:rFonts w:ascii="Times" w:hAnsi="Times"/>
          <w:lang w:val="en-US"/>
        </w:rPr>
        <w:t>fulfill their responsibilities to future generations but can choose how to discharge</w:t>
      </w:r>
      <w:r w:rsidR="00715CF8">
        <w:rPr>
          <w:rFonts w:ascii="Times" w:hAnsi="Times"/>
          <w:lang w:val="en-US"/>
        </w:rPr>
        <w:t xml:space="preserve"> </w:t>
      </w:r>
      <w:r w:rsidR="00715CF8" w:rsidRPr="00942AF8">
        <w:rPr>
          <w:rFonts w:ascii="Times" w:hAnsi="Times"/>
          <w:lang w:val="en-US"/>
        </w:rPr>
        <w:t>this responsibility (selecting whether to do it through lowering consumption,</w:t>
      </w:r>
      <w:r w:rsidR="00715CF8">
        <w:rPr>
          <w:rFonts w:ascii="Times" w:hAnsi="Times"/>
          <w:lang w:val="en-US"/>
        </w:rPr>
        <w:t xml:space="preserve"> </w:t>
      </w:r>
      <w:r w:rsidR="00715CF8" w:rsidRPr="00942AF8">
        <w:rPr>
          <w:rFonts w:ascii="Times" w:hAnsi="Times"/>
          <w:lang w:val="en-US"/>
        </w:rPr>
        <w:t>enhanced use of clean technology</w:t>
      </w:r>
      <w:r w:rsidR="00151F39">
        <w:rPr>
          <w:rFonts w:ascii="Times" w:hAnsi="Times"/>
          <w:lang w:val="en-US"/>
        </w:rPr>
        <w:t>,</w:t>
      </w:r>
      <w:r w:rsidR="00715CF8" w:rsidRPr="00942AF8">
        <w:rPr>
          <w:rFonts w:ascii="Times" w:hAnsi="Times"/>
          <w:lang w:val="en-US"/>
        </w:rPr>
        <w:t xml:space="preserve"> or limiting reproduction)</w:t>
      </w:r>
      <w:r w:rsidR="00715CF8">
        <w:rPr>
          <w:rFonts w:ascii="Times" w:hAnsi="Times"/>
          <w:lang w:val="en-US"/>
        </w:rPr>
        <w:t>”</w:t>
      </w:r>
      <w:r w:rsidR="00F21F11">
        <w:rPr>
          <w:rFonts w:ascii="Times" w:hAnsi="Times"/>
          <w:lang w:val="en-US"/>
        </w:rPr>
        <w:t xml:space="preserve"> </w:t>
      </w:r>
      <w:r w:rsidR="00F21F11">
        <w:rPr>
          <w:rFonts w:ascii="Times" w:hAnsi="Times"/>
          <w:lang w:val="en-US"/>
        </w:rPr>
        <w:fldChar w:fldCharType="begin"/>
      </w:r>
      <w:r w:rsidR="00F21F11">
        <w:rPr>
          <w:rFonts w:ascii="Times" w:hAnsi="Times"/>
          <w:lang w:val="en-US"/>
        </w:rPr>
        <w:instrText xml:space="preserve"> ADDIN ZOTERO_ITEM CSL_CITATION {"citationID":"058soNXl","properties":{"formattedCitation":"(Caney 2020, 359)","plainCitation":"(Caney 2020, 359)","noteIndex":0},"citationItems":[{"id":273,"uris":["http://zotero.org/users/1401339/items/VVP2GRYI"],"uri":["http://zotero.org/users/1401339/items/VVP2GRYI"],"itemData":{"id":273,"type":"chapter","container-title":"Human rights and 21st century challenges: poverty, conflict, and the environment","edition":"First edition","event-place":"New York","ISBN":"978-0-19-882477-0","page":"348–369","publisher":"Oxford University Press","publisher-place":"New York","source":"Library of Congress ISBN","title":"Human Rights, Population, and Climate Change","editor":[{"family":"Akande","given":"Dapo"},{"family":"Kuosmanen","given":"Jaakko"},{"family":"McDermott","given":"Helen"},{"family":"Roser","given":"Dominic"}],"author":[{"family":"Caney","given":"Simon"}],"issued":{"date-parts":[["2020"]]}},"locator":"359"}],"schema":"https://github.com/citation-style-language/schema/raw/master/csl-citation.json"} </w:instrText>
      </w:r>
      <w:r w:rsidR="00F21F11">
        <w:rPr>
          <w:rFonts w:ascii="Times" w:hAnsi="Times"/>
          <w:lang w:val="en-US"/>
        </w:rPr>
        <w:fldChar w:fldCharType="separate"/>
      </w:r>
      <w:r w:rsidR="009D125C">
        <w:rPr>
          <w:rFonts w:ascii="Times" w:hAnsi="Times"/>
          <w:noProof/>
          <w:lang w:val="en-US"/>
        </w:rPr>
        <w:t>(Caney 2020, 359)</w:t>
      </w:r>
      <w:r w:rsidR="00F21F11">
        <w:rPr>
          <w:rFonts w:ascii="Times" w:hAnsi="Times"/>
          <w:lang w:val="en-US"/>
        </w:rPr>
        <w:fldChar w:fldCharType="end"/>
      </w:r>
      <w:r w:rsidR="00715CF8">
        <w:rPr>
          <w:rFonts w:ascii="Times" w:hAnsi="Times"/>
          <w:lang w:val="en-US"/>
        </w:rPr>
        <w:t>. By giving a central place to agent</w:t>
      </w:r>
      <w:r w:rsidR="001919B3">
        <w:rPr>
          <w:rFonts w:ascii="Times" w:hAnsi="Times"/>
          <w:lang w:val="en-US"/>
        </w:rPr>
        <w:t>s</w:t>
      </w:r>
      <w:r w:rsidR="00715CF8">
        <w:rPr>
          <w:rFonts w:ascii="Times" w:hAnsi="Times"/>
          <w:lang w:val="en-US"/>
        </w:rPr>
        <w:t>’ freedom to choose and</w:t>
      </w:r>
      <w:r w:rsidR="00BE2273">
        <w:rPr>
          <w:rFonts w:ascii="Times" w:hAnsi="Times"/>
          <w:lang w:val="en-US"/>
        </w:rPr>
        <w:t xml:space="preserve"> to realize their</w:t>
      </w:r>
      <w:r w:rsidR="00715CF8">
        <w:rPr>
          <w:rFonts w:ascii="Times" w:hAnsi="Times"/>
          <w:lang w:val="en-US"/>
        </w:rPr>
        <w:t xml:space="preserve"> life-projects, this approach</w:t>
      </w:r>
      <w:r w:rsidR="00BE2273">
        <w:rPr>
          <w:rFonts w:ascii="Times" w:hAnsi="Times"/>
          <w:lang w:val="en-US"/>
        </w:rPr>
        <w:t xml:space="preserve"> primarily</w:t>
      </w:r>
      <w:r w:rsidR="00715CF8">
        <w:rPr>
          <w:rFonts w:ascii="Times" w:hAnsi="Times"/>
          <w:lang w:val="en-US"/>
        </w:rPr>
        <w:t xml:space="preserve"> want</w:t>
      </w:r>
      <w:r w:rsidR="00BE2273">
        <w:rPr>
          <w:rFonts w:ascii="Times" w:hAnsi="Times"/>
          <w:lang w:val="en-US"/>
        </w:rPr>
        <w:t>s</w:t>
      </w:r>
      <w:r w:rsidR="00715CF8">
        <w:rPr>
          <w:rFonts w:ascii="Times" w:hAnsi="Times"/>
          <w:lang w:val="en-US"/>
        </w:rPr>
        <w:t xml:space="preserve"> to ensure that the </w:t>
      </w:r>
      <w:r w:rsidR="00715CF8" w:rsidRPr="00715CF8">
        <w:rPr>
          <w:rFonts w:ascii="Times" w:hAnsi="Times"/>
          <w:lang w:val="en-US"/>
        </w:rPr>
        <w:t>duty to reduce one</w:t>
      </w:r>
      <w:r w:rsidR="00BE2273">
        <w:rPr>
          <w:rFonts w:ascii="Times" w:hAnsi="Times"/>
          <w:lang w:val="en-US"/>
        </w:rPr>
        <w:t>’</w:t>
      </w:r>
      <w:r w:rsidR="00715CF8" w:rsidRPr="00715CF8">
        <w:rPr>
          <w:rFonts w:ascii="Times" w:hAnsi="Times"/>
          <w:lang w:val="en-US"/>
        </w:rPr>
        <w:t xml:space="preserve">s carbon emissions </w:t>
      </w:r>
      <w:r w:rsidR="00BE2273">
        <w:rPr>
          <w:rFonts w:ascii="Times" w:hAnsi="Times"/>
          <w:lang w:val="en-US"/>
        </w:rPr>
        <w:t>is</w:t>
      </w:r>
      <w:r w:rsidR="00715CF8" w:rsidRPr="00715CF8">
        <w:rPr>
          <w:rFonts w:ascii="Times" w:hAnsi="Times"/>
          <w:lang w:val="en-US"/>
        </w:rPr>
        <w:t xml:space="preserve"> not overly demanding</w:t>
      </w:r>
      <w:r w:rsidR="0038654A">
        <w:rPr>
          <w:rFonts w:ascii="Times" w:hAnsi="Times"/>
          <w:lang w:val="en-US"/>
        </w:rPr>
        <w:t xml:space="preserve"> </w:t>
      </w:r>
      <w:r w:rsidR="00780CE8">
        <w:rPr>
          <w:rFonts w:ascii="Times" w:hAnsi="Times"/>
          <w:lang w:val="en-US"/>
        </w:rPr>
        <w:fldChar w:fldCharType="begin"/>
      </w:r>
      <w:r w:rsidR="00780CE8">
        <w:rPr>
          <w:rFonts w:ascii="Times" w:hAnsi="Times"/>
          <w:lang w:val="en-US"/>
        </w:rPr>
        <w:instrText xml:space="preserve"> ADDIN ZOTERO_ITEM CSL_CITATION {"citationID":"A5ws0zC3","properties":{"formattedCitation":"(Fragni\\uc0\\u232{}re 2018)","plainCitation":"(Fragnière 2018)","noteIndex":0},"citationItems":[{"id":272,"uris":["http://zotero.org/users/1401339/items/BARP6EDQ"],"uri":["http://zotero.org/users/1401339/items/BARP6EDQ"],"itemData":{"id":272,"type":"article-journal","container-title":"Environmental Values","DOI":"10.3197/096327118X15343388356365","ISSN":"0963-2719","issue":"6","journalAbbreviation":"environ values","language":"en","page":"645-663","source":"DOI.org (Crossref)","title":"How Demanding is Our Climate Duty? An Application of the No-Harm Principle to Individual Emissions","title-short":"How Demanding is Our Climate Duty?","volume":"27","author":[{"family":"Fragnière","given":"Augustin"}],"issued":{"date-parts":[["2018",12,1]]}}}],"schema":"https://github.com/citation-style-language/schema/raw/master/csl-citation.json"} </w:instrText>
      </w:r>
      <w:r w:rsidR="00780CE8">
        <w:rPr>
          <w:rFonts w:ascii="Times" w:hAnsi="Times"/>
          <w:lang w:val="en-US"/>
        </w:rPr>
        <w:fldChar w:fldCharType="separate"/>
      </w:r>
      <w:r w:rsidR="009D125C" w:rsidRPr="009D125C">
        <w:rPr>
          <w:rFonts w:ascii="Times" w:hAnsi="Times" w:cs="Times New Roman"/>
          <w:lang w:val="en-US"/>
        </w:rPr>
        <w:t>(Fragnière 2018)</w:t>
      </w:r>
      <w:r w:rsidR="00780CE8">
        <w:rPr>
          <w:rFonts w:ascii="Times" w:hAnsi="Times"/>
          <w:lang w:val="en-US"/>
        </w:rPr>
        <w:fldChar w:fldCharType="end"/>
      </w:r>
      <w:r w:rsidR="00BE2273">
        <w:rPr>
          <w:rFonts w:ascii="Times" w:hAnsi="Times"/>
          <w:lang w:val="en-US"/>
        </w:rPr>
        <w:t xml:space="preserve">. It </w:t>
      </w:r>
      <w:r w:rsidR="00424959">
        <w:rPr>
          <w:rFonts w:ascii="Times" w:hAnsi="Times"/>
          <w:lang w:val="en-US"/>
        </w:rPr>
        <w:t>insists on the idea that people can</w:t>
      </w:r>
      <w:r w:rsidR="001919B3">
        <w:rPr>
          <w:rFonts w:ascii="Times" w:hAnsi="Times"/>
          <w:lang w:val="en-US"/>
        </w:rPr>
        <w:t xml:space="preserve"> freely</w:t>
      </w:r>
      <w:r w:rsidR="00424959">
        <w:rPr>
          <w:rFonts w:ascii="Times" w:hAnsi="Times"/>
          <w:lang w:val="en-US"/>
        </w:rPr>
        <w:t xml:space="preserve"> “select” between different courses of action to </w:t>
      </w:r>
      <w:r w:rsidR="001919B3">
        <w:rPr>
          <w:rFonts w:ascii="Times" w:hAnsi="Times"/>
          <w:lang w:val="en-US"/>
        </w:rPr>
        <w:t>reduce their carbon footprint</w:t>
      </w:r>
      <w:r w:rsidR="00280E84">
        <w:rPr>
          <w:rFonts w:ascii="Times" w:hAnsi="Times"/>
          <w:lang w:val="en-US"/>
        </w:rPr>
        <w:t>.</w:t>
      </w:r>
    </w:p>
    <w:p w14:paraId="664C8233" w14:textId="61046338" w:rsidR="00944DE5" w:rsidRDefault="00C47BC5" w:rsidP="00E425E0">
      <w:pPr>
        <w:jc w:val="both"/>
        <w:rPr>
          <w:rFonts w:ascii="Times" w:hAnsi="Times"/>
          <w:lang w:val="en-US"/>
        </w:rPr>
      </w:pPr>
      <w:r>
        <w:rPr>
          <w:rFonts w:ascii="Times" w:hAnsi="Times"/>
          <w:lang w:val="en-US"/>
        </w:rPr>
        <w:tab/>
      </w:r>
      <w:r w:rsidR="00944DE5">
        <w:rPr>
          <w:rFonts w:ascii="Times" w:hAnsi="Times"/>
          <w:lang w:val="en-US"/>
        </w:rPr>
        <w:t xml:space="preserve">But by conceding too much to the “over-demandingness objection”, ecological liberalism </w:t>
      </w:r>
      <w:r w:rsidR="00785195">
        <w:rPr>
          <w:rFonts w:ascii="Times" w:hAnsi="Times"/>
          <w:lang w:val="en-US"/>
        </w:rPr>
        <w:t>becomes</w:t>
      </w:r>
      <w:r w:rsidR="00944DE5">
        <w:rPr>
          <w:rFonts w:ascii="Times" w:hAnsi="Times"/>
          <w:lang w:val="en-US"/>
        </w:rPr>
        <w:t xml:space="preserve"> vulnerable to an “under-demandingness objection”. In our context of climate emergency, demandingness is hard to avoid. Our carbon budget is very scarce and rapidly decreasing </w:t>
      </w:r>
      <w:r w:rsidR="00944DE5">
        <w:rPr>
          <w:rFonts w:ascii="Times" w:hAnsi="Times"/>
          <w:lang w:val="en-US"/>
        </w:rPr>
        <w:fldChar w:fldCharType="begin"/>
      </w:r>
      <w:r w:rsidR="00944DE5">
        <w:rPr>
          <w:rFonts w:ascii="Times" w:hAnsi="Times"/>
          <w:lang w:val="en-US"/>
        </w:rPr>
        <w:instrText xml:space="preserve"> ADDIN ZOTERO_ITEM CSL_CITATION {"citationID":"m0ZaIi4p","properties":{"formattedCitation":"(IPCC 2018)","plainCitation":"(IPCC 2018)","noteIndex":0},"citationItems":[{"id":277,"uris":["http://zotero.org/users/1401339/items/DCCE72MV"],"uri":["http://zotero.org/users/1401339/items/DCCE72MV"],"itemData":{"id":277,"type":"book","event-place":"Geneva","language":"English","note":"OCLC: 1056192590","number-of-pages":"1–32","publisher":"World Meteorological Organization","publisher-place":"Geneva","source":"Open WorldCat","title":"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URL":"http://www.ipcc.ch/report/sr15/","author":[{"literal":"IPCC"}],"editor":[{"family":"Masson-Delmotte","given":"V."},{"family":"Zhai","given":"P."},{"family":"Pörtner","given":"H. O."},{"family":"Roberts","given":"D."},{"family":"Skea","given":"J."},{"family":"Shukla","given":"P.R."},{"family":"Pirani","given":"A."},{"family":"Moufouma-Okia","given":"W."},{"family":"Péan","given":"C."},{"family":"Pidcock","given":"R."},{"family":"Connors","given":"S"},{"family":"Matthews","given":"J. B. R."},{"family":"Chen","given":"Y."},{"family":"Zhou","given":"X."},{"family":"Gomis","given":"M. I."},{"family":"Lonnoy","given":"E."},{"family":"Maycock","given":"T."},{"family":"Tignor","given":"M."},{"family":"Waterfield","given":"T."}],"accessed":{"date-parts":[["2020",1,20]]},"issued":{"date-parts":[["2018"]]}}}],"schema":"https://github.com/citation-style-language/schema/raw/master/csl-citation.json"} </w:instrText>
      </w:r>
      <w:r w:rsidR="00944DE5">
        <w:rPr>
          <w:rFonts w:ascii="Times" w:hAnsi="Times"/>
          <w:lang w:val="en-US"/>
        </w:rPr>
        <w:fldChar w:fldCharType="separate"/>
      </w:r>
      <w:r w:rsidR="00944DE5">
        <w:rPr>
          <w:rFonts w:ascii="Times" w:hAnsi="Times"/>
          <w:noProof/>
          <w:lang w:val="en-US"/>
        </w:rPr>
        <w:t>(IPCC 2018)</w:t>
      </w:r>
      <w:r w:rsidR="00944DE5">
        <w:rPr>
          <w:rFonts w:ascii="Times" w:hAnsi="Times"/>
          <w:lang w:val="en-US"/>
        </w:rPr>
        <w:fldChar w:fldCharType="end"/>
      </w:r>
      <w:r w:rsidR="00944DE5">
        <w:rPr>
          <w:rFonts w:ascii="Times" w:hAnsi="Times"/>
          <w:lang w:val="en-US"/>
        </w:rPr>
        <w:t>. We are also getting dangerously close to s</w:t>
      </w:r>
      <w:r w:rsidR="00944DE5" w:rsidRPr="00DC4187">
        <w:rPr>
          <w:rFonts w:ascii="Times" w:hAnsi="Times"/>
          <w:lang w:val="en-AU"/>
        </w:rPr>
        <w:t>elf-reinforcing feedbacks</w:t>
      </w:r>
      <w:r w:rsidR="00944DE5">
        <w:rPr>
          <w:rFonts w:ascii="Times" w:hAnsi="Times"/>
          <w:lang w:val="en-AU"/>
        </w:rPr>
        <w:t xml:space="preserve"> that</w:t>
      </w:r>
      <w:r w:rsidR="00944DE5" w:rsidRPr="00DC4187">
        <w:rPr>
          <w:rFonts w:ascii="Times" w:hAnsi="Times"/>
          <w:lang w:val="en-AU"/>
        </w:rPr>
        <w:t xml:space="preserve"> </w:t>
      </w:r>
      <w:r w:rsidR="00944DE5">
        <w:rPr>
          <w:rFonts w:ascii="Times" w:hAnsi="Times"/>
          <w:lang w:val="en-AU"/>
        </w:rPr>
        <w:t>could</w:t>
      </w:r>
      <w:r w:rsidR="00944DE5" w:rsidRPr="00DC4187">
        <w:rPr>
          <w:rFonts w:ascii="Times" w:hAnsi="Times"/>
          <w:lang w:val="en-AU"/>
        </w:rPr>
        <w:t xml:space="preserve"> push the Earth system toward a “hothouse Earth” pathway caused by a cascade of tipping point</w:t>
      </w:r>
      <w:r w:rsidR="00944DE5">
        <w:rPr>
          <w:rFonts w:ascii="Times" w:hAnsi="Times"/>
          <w:lang w:val="en-AU"/>
        </w:rPr>
        <w:t xml:space="preserve">s </w:t>
      </w:r>
      <w:r w:rsidR="00944DE5">
        <w:rPr>
          <w:rFonts w:ascii="Times" w:hAnsi="Times"/>
          <w:lang w:val="en-AU"/>
        </w:rPr>
        <w:fldChar w:fldCharType="begin"/>
      </w:r>
      <w:r w:rsidR="00944DE5">
        <w:rPr>
          <w:rFonts w:ascii="Times" w:hAnsi="Times"/>
          <w:lang w:val="en-AU"/>
        </w:rPr>
        <w:instrText xml:space="preserve"> ADDIN ZOTERO_ITEM CSL_CITATION {"citationID":"ziIhg1j1","properties":{"formattedCitation":"(Steffen et al. 2018; Lenton et al. 2019)","plainCitation":"(Steffen et al. 2018; Lenton et al. 2019)","noteIndex":0},"citationItems":[{"id":278,"uris":["http://zotero.org/users/1401339/items/HB6HCBV3"],"uri":["http://zotero.org/users/1401339/items/HB6HCBV3"],"itemData":{"id":278,"type":"article-journal","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container-title":"Proceedings of the National Academy of Sciences","DOI":"10.1073/pnas.1810141115","ISSN":"0027-8424, 1091-6490","issue":"33","journalAbbreviation":"Proc Natl Acad Sci USA","language":"en","page":"8252-8259","source":"DOI.org (Crossref)","title":"Trajectories of the Earth System in the Anthropocene","volume":"115","author":[{"family":"Steffen","given":"Will"},{"family":"Rockström","giv</w:instrText>
      </w:r>
      <w:r w:rsidR="00944DE5" w:rsidRPr="00424959">
        <w:rPr>
          <w:rFonts w:ascii="Times" w:hAnsi="Times"/>
          <w:lang w:val="en-US"/>
        </w:rPr>
        <w:instrText>en":"Johan"},{"family":"Richardson",</w:instrText>
      </w:r>
      <w:r w:rsidR="00944DE5" w:rsidRPr="00465416">
        <w:rPr>
          <w:rFonts w:ascii="Times" w:hAnsi="Times"/>
          <w:lang w:val="en-US"/>
        </w:rPr>
        <w:instrText xml:space="preserve">"given":"Katherine"},{"family":"Lenton","given":"Timothy M."},{"family":"Folke","given":"Carl"},{"family":"Liverman","given":"Diana"},{"family":"Summerhayes","given":"Colin P."},{"family":"Barnosky","given":"Anthony D."},{"family":"Cornell","given":"Sarah E."},{"family":"Crucifix","given":"Michel"},{"family":"Donges","given":"Jonathan F."},{"family":"Fetzer","given":"Ingo"},{"family":"Lade","given":"Steven J."},{"family":"Scheffer","given":"Marten"},{"family":"Winkelmann","given":"Ricarda"},{"family":"Schellnhuber","given":"Hans Joachim"}],"issued":{"date-parts":[["2018",8,14]]}}},{"id":280,"uris":["http://zotero.org/users/1401339/items/2CY4SQCG"],"uri":["http://zotero.org/users/1401339/items/2CY4SQCG"],"itemData":{"id":280,"type":"article-journal","container-title":"Nature","DOI":"10.1038/d41586-019-03595-0","ISSN":"0028-0836, 1476-4687","issue":"7784","journalAbbreviation":"Nature","language":"en","page":"592-595","source":"DOI.org (Crossref)","title":"Climate tipping points — too risky to bet against","volume":"575","author":[{"family":"Lenton","given":"Timothy M."},{"family":"Rockström","given":"Johan"},{"family":"Gaffney","given":"Owen"},{"family":"Rahmstorf","given":"Stefan"},{"family":"Richardson","given":"Katherine"},{"family":"Steffen","given":"Will"},{"family":"Schellnhuber","given":"Hans Joachim"}],"issued":{"date-parts":[["2019",11]]}}}],"schema":"https://github.com/citation-style-language/schema/raw/master/csl-citation.json"} </w:instrText>
      </w:r>
      <w:r w:rsidR="00944DE5">
        <w:rPr>
          <w:rFonts w:ascii="Times" w:hAnsi="Times"/>
          <w:lang w:val="en-AU"/>
        </w:rPr>
        <w:fldChar w:fldCharType="separate"/>
      </w:r>
      <w:r w:rsidR="00944DE5" w:rsidRPr="00465416">
        <w:rPr>
          <w:rFonts w:ascii="Times" w:hAnsi="Times"/>
          <w:noProof/>
          <w:lang w:val="en-US"/>
        </w:rPr>
        <w:t>(Steffen et al. 2018; Lenton et al. 2019)</w:t>
      </w:r>
      <w:r w:rsidR="00944DE5">
        <w:rPr>
          <w:rFonts w:ascii="Times" w:hAnsi="Times"/>
          <w:lang w:val="en-AU"/>
        </w:rPr>
        <w:fldChar w:fldCharType="end"/>
      </w:r>
      <w:r w:rsidR="00944DE5">
        <w:rPr>
          <w:rFonts w:ascii="Times" w:hAnsi="Times"/>
          <w:lang w:val="en-US"/>
        </w:rPr>
        <w:t xml:space="preserve">. </w:t>
      </w:r>
    </w:p>
    <w:p w14:paraId="76CB24C5" w14:textId="1A28D415" w:rsidR="009E189F" w:rsidRDefault="009E189F" w:rsidP="008F5039">
      <w:pPr>
        <w:ind w:firstLine="708"/>
        <w:jc w:val="both"/>
        <w:rPr>
          <w:rFonts w:ascii="Times" w:hAnsi="Times"/>
          <w:lang w:val="en-US"/>
        </w:rPr>
      </w:pPr>
      <w:r>
        <w:rPr>
          <w:rFonts w:ascii="Times" w:hAnsi="Times"/>
          <w:lang w:val="en-US"/>
        </w:rPr>
        <w:t>The first objective of the paper is to defend the idea that technological innovation</w:t>
      </w:r>
      <w:r w:rsidRPr="002C57CD">
        <w:rPr>
          <w:rFonts w:ascii="Times" w:hAnsi="Times"/>
          <w:lang w:val="en-US"/>
        </w:rPr>
        <w:t xml:space="preserve">, lifestyle changes and population </w:t>
      </w:r>
      <w:r>
        <w:rPr>
          <w:rFonts w:ascii="Times" w:hAnsi="Times"/>
          <w:lang w:val="en-US"/>
        </w:rPr>
        <w:t>control should</w:t>
      </w:r>
      <w:r w:rsidRPr="002C57CD">
        <w:rPr>
          <w:rFonts w:ascii="Times" w:hAnsi="Times"/>
          <w:lang w:val="en-US"/>
        </w:rPr>
        <w:t xml:space="preserve"> </w:t>
      </w:r>
      <w:r>
        <w:rPr>
          <w:rFonts w:ascii="Times" w:hAnsi="Times"/>
          <w:lang w:val="en-US"/>
        </w:rPr>
        <w:t>take place</w:t>
      </w:r>
      <w:r w:rsidRPr="002C57CD">
        <w:rPr>
          <w:rFonts w:ascii="Times" w:hAnsi="Times"/>
          <w:lang w:val="en-US"/>
        </w:rPr>
        <w:t xml:space="preserve"> </w:t>
      </w:r>
      <w:r w:rsidRPr="002C57CD">
        <w:rPr>
          <w:rFonts w:ascii="Times" w:hAnsi="Times"/>
          <w:i/>
          <w:lang w:val="en-US"/>
        </w:rPr>
        <w:t>quickly</w:t>
      </w:r>
      <w:r w:rsidRPr="002C57CD">
        <w:rPr>
          <w:rFonts w:ascii="Times" w:hAnsi="Times"/>
          <w:lang w:val="en-US"/>
        </w:rPr>
        <w:t xml:space="preserve"> and </w:t>
      </w:r>
      <w:r w:rsidRPr="002C57CD">
        <w:rPr>
          <w:rFonts w:ascii="Times" w:hAnsi="Times"/>
          <w:i/>
          <w:lang w:val="en-US"/>
        </w:rPr>
        <w:t>jointly</w:t>
      </w:r>
      <w:r w:rsidRPr="002C57CD">
        <w:rPr>
          <w:rFonts w:ascii="Times" w:hAnsi="Times"/>
          <w:lang w:val="en-US"/>
        </w:rPr>
        <w:t xml:space="preserve"> if we are to </w:t>
      </w:r>
      <w:r w:rsidR="008F5039" w:rsidRPr="002C57CD">
        <w:rPr>
          <w:rFonts w:ascii="Times" w:hAnsi="Times"/>
          <w:lang w:val="en-US"/>
        </w:rPr>
        <w:t>keep global temperatures well below 2°C</w:t>
      </w:r>
      <w:r w:rsidR="008F5039">
        <w:rPr>
          <w:rFonts w:ascii="Times" w:hAnsi="Times"/>
          <w:lang w:val="en-US"/>
        </w:rPr>
        <w:t xml:space="preserve"> </w:t>
      </w:r>
      <w:r>
        <w:rPr>
          <w:rFonts w:ascii="Times" w:hAnsi="Times"/>
          <w:lang w:val="en-US"/>
        </w:rPr>
        <w:fldChar w:fldCharType="begin"/>
      </w:r>
      <w:r>
        <w:rPr>
          <w:rFonts w:ascii="Times" w:hAnsi="Times"/>
          <w:lang w:val="en-US"/>
        </w:rPr>
        <w:instrText xml:space="preserve"> ADDIN ZOTERO_ITEM CSL_CITATION {"citationID":"igwEI7B0","properties":{"formattedCitation":"(Rogelj et al. 2018; van Vuuren et al. 2018)","plainCitation":"(Rogelj et al. 2018; van Vuuren et al. 2018)","noteIndex":0},"citationItems":[{"id":282,"uris":["http://zotero.org/users/1401339/items/TDLJPPN7"],"uri":["http://zotero.org/users/1401339/items/TDLJPPN7"],"itemData":{"id":282,"type":"article-journal","container-title":"Nature Climate Change","DOI":"10.1038/s41558-018-0091-3","ISSN":"1758-678X, 1758-6798","issue":"4","journalAbbreviation":"Nature Clim Change","language":"en","page":"325-332","source":"DOI.org (Crossref)","title":"Scenarios towards limiting global mean temperature increase below 1.5 °C","volume":"8","author":[{"family":"Rogelj","given":"Joeri"},{"family":"Popp","given":"Alexander"},{"family":"Calvin","given":"Katherine V."},{"family":"Luderer","given":"Gunnar"},{"family":"Emmerling","given":"Johannes"},{"family":"Gernaat","given":"David"},{"family":"Fujimori","given":"Shinichiro"},{"family":"Strefler","given":"Jessica"},{"family":"Hasegawa","given":"Tomoko"},{"family":"Marangoni","given":"Giacomo"},{"family":"Krey","given":"Volker"},{"family":"Kriegler","given":"Elmar"},{"family":"Riahi","given":"Keywan"},{"family":"Vuuren","given":"Detlef P.","non-dropping-particle":"van"},{"family":"Doelman","given":"Jonathan"},{"family":"Drouet","given":"Laurent"},{"family":"Edmonds","given":"Jae"},{"family":"Fricko","given":"Oliver"},{"family":"Harmsen","given":"Mathijs"},{"family":"Havlík","given":"Petr"},{"family":"Humpenöder","given":"Florian"},{"family":"Stehfest","given":"Elke"},{"family":"Tavoni","given":"Massimo"}],"issued":{"date-parts":[["2018",4]]}}},{"id":258,"uris":["http://zotero.org/users/1401339/items/2J236E5Q"],"uri":["http://zotero.org/users/1401339/items/2J236E5Q"],"itemData":{"id":258,"type":"article-journal","abstract":"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w:instrText>
      </w:r>
      <w:r w:rsidRPr="00424959">
        <w:rPr>
          <w:rFonts w:ascii="Times" w:hAnsi="Times"/>
          <w:lang w:val="en-US"/>
        </w:rPr>
        <w:instrText>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container-title":"Nature Climate Change","DOI":"10.1038/s41558-018-0119-8","ISSN":"1758-6798","journalAbbreviation":"Nature Climate Change","title":"Alternative pathways to the 1.5</w:instrText>
      </w:r>
      <w:r w:rsidRPr="00424959">
        <w:rPr>
          <w:rFonts w:ascii="Cambria Math" w:hAnsi="Cambria Math" w:cs="Cambria Math"/>
          <w:lang w:val="en-US"/>
        </w:rPr>
        <w:instrText> </w:instrText>
      </w:r>
      <w:r w:rsidRPr="00424959">
        <w:rPr>
          <w:rFonts w:ascii="Times" w:hAnsi="Times"/>
          <w:lang w:val="en-US"/>
        </w:rPr>
        <w:instrText xml:space="preserve">°C target reduce the need for negative emission technologies","URL":"https://doi.org/10.1038/s41558-018-0119-8","author":[{"family":"Vuuren","given":"Detlef P.","non-dropping-particle":"van"},{"family":"Stehfest","given":"Elke"},{"family":"Gernaat","given":"David E. H. J."},{"family":"Berg","given":"Maarten","non-dropping-particle":"van den"},{"family":"Bijl","given":"David L."},{"family":"Boer","given":"Harmen Sytze","non-dropping-particle":"de"},{"family":"Daioglou","given":"Vassilis"},{"family":"Doelman","given":"Jonathan C."},{"family":"Edelenbosch","given":"Oreane Y."},{"family":"Harmsen","given":"Mathijs"},{"family":"Hof","given":"Andries F."},{"family":"Sluisveld","given":"Mariësse A. E.","non-dropping-particle":"van"}],"issued":{"date-parts":[["2018",4,13]]}}}],"schema":"https://github.com/citation-style-language/schema/raw/master/csl-citation.json"} </w:instrText>
      </w:r>
      <w:r>
        <w:rPr>
          <w:rFonts w:ascii="Times" w:hAnsi="Times"/>
          <w:lang w:val="en-US"/>
        </w:rPr>
        <w:fldChar w:fldCharType="separate"/>
      </w:r>
      <w:r w:rsidRPr="00424959">
        <w:rPr>
          <w:rFonts w:ascii="Times" w:hAnsi="Times"/>
          <w:noProof/>
          <w:lang w:val="en-US"/>
        </w:rPr>
        <w:t>(Rogelj et al. 2018; van Vuuren et al. 2018)</w:t>
      </w:r>
      <w:r>
        <w:rPr>
          <w:rFonts w:ascii="Times" w:hAnsi="Times"/>
          <w:lang w:val="en-US"/>
        </w:rPr>
        <w:fldChar w:fldCharType="end"/>
      </w:r>
      <w:r w:rsidRPr="00424959">
        <w:rPr>
          <w:rFonts w:ascii="Times" w:hAnsi="Times"/>
          <w:lang w:val="en-US"/>
        </w:rPr>
        <w:t xml:space="preserve">. </w:t>
      </w:r>
      <w:r>
        <w:rPr>
          <w:rFonts w:ascii="Times" w:hAnsi="Times"/>
          <w:lang w:val="en-US"/>
        </w:rPr>
        <w:t>In other words, i</w:t>
      </w:r>
      <w:r w:rsidRPr="002C57CD">
        <w:rPr>
          <w:rFonts w:ascii="Times" w:hAnsi="Times"/>
          <w:lang w:val="en-US"/>
        </w:rPr>
        <w:t>t is</w:t>
      </w:r>
      <w:r>
        <w:rPr>
          <w:rFonts w:ascii="Times" w:hAnsi="Times"/>
          <w:lang w:val="en-US"/>
        </w:rPr>
        <w:t xml:space="preserve"> </w:t>
      </w:r>
      <w:r w:rsidRPr="002C57CD">
        <w:rPr>
          <w:rFonts w:ascii="Times" w:hAnsi="Times"/>
          <w:lang w:val="en-US"/>
        </w:rPr>
        <w:t xml:space="preserve">not a </w:t>
      </w:r>
      <w:r>
        <w:rPr>
          <w:rFonts w:ascii="Times" w:hAnsi="Times"/>
          <w:lang w:val="en-US"/>
        </w:rPr>
        <w:t>matter</w:t>
      </w:r>
      <w:r w:rsidRPr="002C57CD">
        <w:rPr>
          <w:rFonts w:ascii="Times" w:hAnsi="Times"/>
          <w:lang w:val="en-US"/>
        </w:rPr>
        <w:t xml:space="preserve"> of choosing</w:t>
      </w:r>
      <w:r>
        <w:rPr>
          <w:rFonts w:ascii="Times" w:hAnsi="Times"/>
          <w:lang w:val="en-US"/>
        </w:rPr>
        <w:t xml:space="preserve"> freely</w:t>
      </w:r>
      <w:r w:rsidRPr="002C57CD">
        <w:rPr>
          <w:rFonts w:ascii="Times" w:hAnsi="Times"/>
          <w:lang w:val="en-US"/>
        </w:rPr>
        <w:t xml:space="preserve"> between </w:t>
      </w:r>
      <w:r>
        <w:rPr>
          <w:rFonts w:ascii="Times" w:hAnsi="Times"/>
          <w:lang w:val="en-US"/>
        </w:rPr>
        <w:t>different</w:t>
      </w:r>
      <w:r w:rsidRPr="002C57CD">
        <w:rPr>
          <w:rFonts w:ascii="Times" w:hAnsi="Times"/>
          <w:lang w:val="en-US"/>
        </w:rPr>
        <w:t xml:space="preserve"> </w:t>
      </w:r>
      <w:r w:rsidR="005918AE">
        <w:rPr>
          <w:rFonts w:ascii="Times" w:hAnsi="Times"/>
          <w:lang w:val="en-US"/>
        </w:rPr>
        <w:t>mitigation measures</w:t>
      </w:r>
      <w:r w:rsidRPr="002C57CD">
        <w:rPr>
          <w:rFonts w:ascii="Times" w:hAnsi="Times"/>
          <w:lang w:val="en-US"/>
        </w:rPr>
        <w:t>,</w:t>
      </w:r>
      <w:r>
        <w:rPr>
          <w:rFonts w:ascii="Times" w:hAnsi="Times"/>
          <w:lang w:val="en-US"/>
        </w:rPr>
        <w:t xml:space="preserve"> </w:t>
      </w:r>
      <w:r w:rsidRPr="002C57CD">
        <w:rPr>
          <w:rFonts w:ascii="Times" w:hAnsi="Times"/>
          <w:lang w:val="en-US"/>
        </w:rPr>
        <w:t>but of deploying</w:t>
      </w:r>
      <w:r>
        <w:rPr>
          <w:rFonts w:ascii="Times" w:hAnsi="Times"/>
          <w:lang w:val="en-US"/>
        </w:rPr>
        <w:t xml:space="preserve"> all of</w:t>
      </w:r>
      <w:r w:rsidRPr="002C57CD">
        <w:rPr>
          <w:rFonts w:ascii="Times" w:hAnsi="Times"/>
          <w:lang w:val="en-US"/>
        </w:rPr>
        <w:t xml:space="preserve"> them </w:t>
      </w:r>
      <w:r w:rsidRPr="002C57CD">
        <w:rPr>
          <w:rFonts w:ascii="Times" w:hAnsi="Times"/>
          <w:i/>
          <w:lang w:val="en-US"/>
        </w:rPr>
        <w:t>simultaneously</w:t>
      </w:r>
      <w:r>
        <w:rPr>
          <w:rFonts w:ascii="Times" w:hAnsi="Times"/>
          <w:lang w:val="en-US"/>
        </w:rPr>
        <w:t xml:space="preserve">, before our carbon budget is exhausted. </w:t>
      </w:r>
    </w:p>
    <w:p w14:paraId="1DF47173" w14:textId="3570BFCA" w:rsidR="00944DE5" w:rsidRDefault="008F5039" w:rsidP="008F5039">
      <w:pPr>
        <w:ind w:firstLine="708"/>
        <w:jc w:val="both"/>
        <w:rPr>
          <w:rFonts w:ascii="Times" w:hAnsi="Times"/>
          <w:lang w:val="en-US"/>
        </w:rPr>
      </w:pPr>
      <w:r>
        <w:rPr>
          <w:rFonts w:ascii="Times" w:hAnsi="Times"/>
          <w:lang w:val="en-US"/>
        </w:rPr>
        <w:t>T</w:t>
      </w:r>
      <w:r w:rsidR="009E189F">
        <w:rPr>
          <w:rFonts w:ascii="Times" w:hAnsi="Times"/>
          <w:lang w:val="en-US"/>
        </w:rPr>
        <w:t>he second</w:t>
      </w:r>
      <w:r>
        <w:rPr>
          <w:rFonts w:ascii="Times" w:hAnsi="Times"/>
          <w:lang w:val="en-US"/>
        </w:rPr>
        <w:t xml:space="preserve"> </w:t>
      </w:r>
      <w:r w:rsidR="009E189F">
        <w:rPr>
          <w:rFonts w:ascii="Times" w:hAnsi="Times"/>
          <w:lang w:val="en-US"/>
        </w:rPr>
        <w:t xml:space="preserve">objective of the paper is to investigate </w:t>
      </w:r>
      <w:r w:rsidR="005918AE">
        <w:rPr>
          <w:rFonts w:ascii="Times" w:hAnsi="Times"/>
          <w:lang w:val="en-US"/>
        </w:rPr>
        <w:t>whether</w:t>
      </w:r>
      <w:r w:rsidR="009E189F">
        <w:rPr>
          <w:rFonts w:ascii="Times" w:hAnsi="Times"/>
          <w:lang w:val="en-US"/>
        </w:rPr>
        <w:t xml:space="preserve"> ecological citizenship could be </w:t>
      </w:r>
      <w:r>
        <w:rPr>
          <w:rFonts w:ascii="Times" w:hAnsi="Times"/>
          <w:lang w:val="en-US"/>
        </w:rPr>
        <w:t>a more</w:t>
      </w:r>
      <w:r w:rsidR="009E189F">
        <w:rPr>
          <w:rFonts w:ascii="Times" w:hAnsi="Times"/>
          <w:lang w:val="en-US"/>
        </w:rPr>
        <w:t xml:space="preserve"> adequate model</w:t>
      </w:r>
      <w:r>
        <w:rPr>
          <w:rFonts w:ascii="Times" w:hAnsi="Times"/>
          <w:lang w:val="en-US"/>
        </w:rPr>
        <w:t xml:space="preserve"> than</w:t>
      </w:r>
      <w:r w:rsidR="009E189F">
        <w:rPr>
          <w:rFonts w:ascii="Times" w:hAnsi="Times"/>
          <w:lang w:val="en-US"/>
        </w:rPr>
        <w:t xml:space="preserve"> </w:t>
      </w:r>
      <w:r>
        <w:rPr>
          <w:rFonts w:ascii="Times" w:hAnsi="Times"/>
          <w:lang w:val="en-US"/>
        </w:rPr>
        <w:t xml:space="preserve">ecological liberalism </w:t>
      </w:r>
      <w:r w:rsidR="009E189F">
        <w:rPr>
          <w:rFonts w:ascii="Times" w:hAnsi="Times"/>
          <w:lang w:val="en-US"/>
        </w:rPr>
        <w:t xml:space="preserve">to think in terms of simultaneity of action. </w:t>
      </w:r>
      <w:r w:rsidR="00944DE5">
        <w:rPr>
          <w:rFonts w:ascii="Times" w:hAnsi="Times"/>
          <w:lang w:val="en-US"/>
        </w:rPr>
        <w:t xml:space="preserve">It will ask whether ecological liberalism should be replaced or complemented by ecological citizenship. It will also ask how ecological citizenship could in turn respond to the over-demandingness objection.  </w:t>
      </w:r>
    </w:p>
    <w:p w14:paraId="44FB0EF5" w14:textId="4A8E554B" w:rsidR="008F05A3" w:rsidRDefault="008F5039" w:rsidP="008F5039">
      <w:pPr>
        <w:ind w:firstLine="708"/>
        <w:jc w:val="both"/>
        <w:rPr>
          <w:rFonts w:ascii="Times" w:hAnsi="Times"/>
          <w:lang w:val="en-US"/>
        </w:rPr>
      </w:pPr>
      <w:r>
        <w:rPr>
          <w:rFonts w:ascii="Times" w:hAnsi="Times"/>
          <w:lang w:val="en-US"/>
        </w:rPr>
        <w:t xml:space="preserve">The paper will explore two major features of ecological citizenship. </w:t>
      </w:r>
      <w:r w:rsidR="00312E1D">
        <w:rPr>
          <w:rFonts w:ascii="Times" w:hAnsi="Times"/>
          <w:lang w:val="en-US"/>
        </w:rPr>
        <w:t xml:space="preserve">First, </w:t>
      </w:r>
      <w:r>
        <w:rPr>
          <w:rFonts w:ascii="Times" w:hAnsi="Times"/>
          <w:lang w:val="en-US"/>
        </w:rPr>
        <w:t>this model</w:t>
      </w:r>
      <w:r w:rsidR="00944DE5">
        <w:rPr>
          <w:rFonts w:ascii="Times" w:hAnsi="Times"/>
          <w:lang w:val="en-US"/>
        </w:rPr>
        <w:t xml:space="preserve"> </w:t>
      </w:r>
      <w:r w:rsidR="00344ECB">
        <w:rPr>
          <w:rFonts w:ascii="Times" w:hAnsi="Times"/>
          <w:lang w:val="en-US"/>
        </w:rPr>
        <w:t xml:space="preserve">shifts the focus from the currency of </w:t>
      </w:r>
      <w:r w:rsidR="00344ECB" w:rsidRPr="00942AF8">
        <w:rPr>
          <w:rFonts w:ascii="Times" w:hAnsi="Times"/>
          <w:lang w:val="en-US"/>
        </w:rPr>
        <w:t>environmental rights</w:t>
      </w:r>
      <w:r w:rsidR="00344ECB">
        <w:rPr>
          <w:rFonts w:ascii="Times" w:hAnsi="Times"/>
          <w:lang w:val="en-US"/>
        </w:rPr>
        <w:t xml:space="preserve"> and liberties to the one </w:t>
      </w:r>
      <w:r w:rsidR="00344ECB" w:rsidRPr="00942AF8">
        <w:rPr>
          <w:rFonts w:ascii="Times" w:hAnsi="Times"/>
          <w:lang w:val="en-US"/>
        </w:rPr>
        <w:t>of responsibilit</w:t>
      </w:r>
      <w:r w:rsidR="00344ECB">
        <w:rPr>
          <w:rFonts w:ascii="Times" w:hAnsi="Times"/>
          <w:lang w:val="en-US"/>
        </w:rPr>
        <w:t>ies</w:t>
      </w:r>
      <w:r w:rsidR="00344ECB" w:rsidRPr="00942AF8">
        <w:rPr>
          <w:rFonts w:ascii="Times" w:hAnsi="Times"/>
          <w:lang w:val="en-US"/>
        </w:rPr>
        <w:t xml:space="preserve"> and </w:t>
      </w:r>
      <w:r w:rsidR="00344ECB">
        <w:rPr>
          <w:rFonts w:ascii="Times" w:hAnsi="Times"/>
          <w:lang w:val="en-US"/>
        </w:rPr>
        <w:t>obligations.</w:t>
      </w:r>
      <w:r w:rsidR="005E1509">
        <w:rPr>
          <w:rFonts w:ascii="Times" w:hAnsi="Times"/>
          <w:lang w:val="en-US"/>
        </w:rPr>
        <w:t xml:space="preserve"> </w:t>
      </w:r>
      <w:r w:rsidR="00344ECB">
        <w:rPr>
          <w:rFonts w:ascii="Times" w:hAnsi="Times"/>
          <w:lang w:val="en-US"/>
        </w:rPr>
        <w:t xml:space="preserve">It </w:t>
      </w:r>
      <w:r w:rsidR="00D65799">
        <w:rPr>
          <w:rFonts w:ascii="Times" w:hAnsi="Times"/>
          <w:lang w:val="en-US"/>
        </w:rPr>
        <w:t xml:space="preserve">is first and foremost concerned about the </w:t>
      </w:r>
      <w:r w:rsidR="00344ECB" w:rsidRPr="00E06FFB">
        <w:rPr>
          <w:rFonts w:ascii="Times" w:hAnsi="Times"/>
          <w:i/>
          <w:lang w:val="en-GB"/>
        </w:rPr>
        <w:t>sustainab</w:t>
      </w:r>
      <w:r w:rsidR="00D65799">
        <w:rPr>
          <w:rFonts w:ascii="Times" w:hAnsi="Times"/>
          <w:i/>
          <w:lang w:val="en-GB"/>
        </w:rPr>
        <w:t xml:space="preserve">ility </w:t>
      </w:r>
      <w:r w:rsidR="00D65799">
        <w:rPr>
          <w:rFonts w:ascii="Times" w:hAnsi="Times"/>
          <w:lang w:val="en-GB"/>
        </w:rPr>
        <w:t>of individuals’</w:t>
      </w:r>
      <w:r w:rsidR="00344ECB" w:rsidRPr="00A213D1">
        <w:rPr>
          <w:rFonts w:ascii="Times" w:hAnsi="Times"/>
          <w:lang w:val="en-GB"/>
        </w:rPr>
        <w:t xml:space="preserve"> </w:t>
      </w:r>
      <w:r w:rsidR="00344ECB" w:rsidRPr="00C45AFB">
        <w:rPr>
          <w:rFonts w:ascii="Times" w:hAnsi="Times"/>
          <w:lang w:val="en-GB"/>
        </w:rPr>
        <w:t>ecological footprint</w:t>
      </w:r>
      <w:r w:rsidR="00344ECB">
        <w:rPr>
          <w:rFonts w:ascii="Times" w:hAnsi="Times"/>
          <w:lang w:val="en-GB"/>
        </w:rPr>
        <w:t xml:space="preserve">: </w:t>
      </w:r>
      <w:r w:rsidR="00344ECB" w:rsidRPr="00C45AFB">
        <w:rPr>
          <w:rFonts w:ascii="Times" w:hAnsi="Times"/>
          <w:lang w:val="en-GB"/>
        </w:rPr>
        <w:t>“the ecological citizen will want to ensure that her or his ecological footprint does not compromise or foreclose the ability of others in present and future generations to pursue options important to them”</w:t>
      </w:r>
      <w:r w:rsidR="00151F39">
        <w:rPr>
          <w:rFonts w:ascii="Times" w:hAnsi="Times"/>
          <w:lang w:val="en-GB"/>
        </w:rPr>
        <w:t xml:space="preserve"> </w:t>
      </w:r>
      <w:r w:rsidR="00151F39">
        <w:rPr>
          <w:rFonts w:ascii="Times" w:hAnsi="Times"/>
          <w:lang w:val="en-GB"/>
        </w:rPr>
        <w:fldChar w:fldCharType="begin"/>
      </w:r>
      <w:r w:rsidR="00151F39">
        <w:rPr>
          <w:rFonts w:ascii="Times" w:hAnsi="Times"/>
          <w:lang w:val="en-GB"/>
        </w:rPr>
        <w:instrText xml:space="preserve"> ADDIN ZOTERO_ITEM CSL_CITATION {"citationID":"RZSkP9uQ","properties":{"formattedCitation":"(Dobson 2003, 119)","plainCitation":"(Dobson 2003, 119)","noteIndex":0},"citationItems":[{"id":274,"uris":["http://zotero.org/users/1401339/items/YBEZQABH"],"uri":["http://zotero.org/users/1401339/items/YBEZQABH"],"itemData":{"id":274,"type":"book","ISBN":"978-0-19-925844-4","note":"DOI: 10.1093/0199258449.001.0001","publisher":"Oxford University Press","source":"DOI.org (Crossref)","title":"Citizenship and the Environment","URL":"http://www.oxfordscholarship.com/view/10.1093/0199258449.001.0001/acprof-9780199258444","author":[{"family":"Dobson","given":"Andrew"}],"accessed":{"date-parts":[["2020",1,20]]},"issued":{"date-parts":[["2003",11,27]]}},"locator":"119"}],"schema":"https://github.com/citation-style-language/schema/raw/master/csl-citation.json"} </w:instrText>
      </w:r>
      <w:r w:rsidR="00151F39">
        <w:rPr>
          <w:rFonts w:ascii="Times" w:hAnsi="Times"/>
          <w:lang w:val="en-GB"/>
        </w:rPr>
        <w:fldChar w:fldCharType="separate"/>
      </w:r>
      <w:r w:rsidR="009D125C">
        <w:rPr>
          <w:rFonts w:ascii="Times" w:hAnsi="Times"/>
          <w:noProof/>
          <w:lang w:val="en-GB"/>
        </w:rPr>
        <w:t>(Dobson 2003, 119)</w:t>
      </w:r>
      <w:r w:rsidR="00151F39">
        <w:rPr>
          <w:rFonts w:ascii="Times" w:hAnsi="Times"/>
          <w:lang w:val="en-GB"/>
        </w:rPr>
        <w:fldChar w:fldCharType="end"/>
      </w:r>
      <w:r w:rsidR="00344ECB">
        <w:rPr>
          <w:rFonts w:ascii="Times" w:hAnsi="Times"/>
          <w:lang w:val="en-GB"/>
        </w:rPr>
        <w:t xml:space="preserve">. </w:t>
      </w:r>
      <w:r w:rsidR="008F05A3">
        <w:rPr>
          <w:rFonts w:ascii="Times" w:hAnsi="Times"/>
          <w:lang w:val="en-US"/>
        </w:rPr>
        <w:t xml:space="preserve">Second, this model </w:t>
      </w:r>
      <w:r w:rsidR="005918AE">
        <w:rPr>
          <w:rFonts w:ascii="Times" w:hAnsi="Times"/>
          <w:lang w:val="en-US"/>
        </w:rPr>
        <w:t>supports that</w:t>
      </w:r>
      <w:r w:rsidR="009E189F">
        <w:rPr>
          <w:rFonts w:ascii="Times" w:hAnsi="Times"/>
          <w:lang w:val="en-US"/>
        </w:rPr>
        <w:t xml:space="preserve"> </w:t>
      </w:r>
      <w:r w:rsidR="008F05A3">
        <w:rPr>
          <w:rFonts w:ascii="Times" w:hAnsi="Times"/>
          <w:lang w:val="en-US"/>
        </w:rPr>
        <w:t>a truly sustainable lifestyle implies radical changes</w:t>
      </w:r>
      <w:r w:rsidR="008F05A3" w:rsidRPr="001D103A">
        <w:rPr>
          <w:rFonts w:ascii="Times" w:hAnsi="Times"/>
          <w:lang w:val="en-AU"/>
        </w:rPr>
        <w:t xml:space="preserve"> </w:t>
      </w:r>
      <w:r w:rsidR="008F05A3" w:rsidRPr="00A067C1">
        <w:rPr>
          <w:rFonts w:ascii="Times" w:hAnsi="Times"/>
          <w:lang w:val="en-AU"/>
        </w:rPr>
        <w:t>in our relationship with the non-human world</w:t>
      </w:r>
      <w:r w:rsidR="00785195">
        <w:rPr>
          <w:rFonts w:ascii="Times" w:hAnsi="Times"/>
          <w:lang w:val="en-AU"/>
        </w:rPr>
        <w:t xml:space="preserve">, </w:t>
      </w:r>
      <w:r w:rsidR="008F05A3" w:rsidRPr="00A067C1">
        <w:rPr>
          <w:rFonts w:ascii="Times" w:hAnsi="Times"/>
          <w:lang w:val="en-AU"/>
        </w:rPr>
        <w:t>in our values</w:t>
      </w:r>
      <w:r w:rsidR="00785195">
        <w:rPr>
          <w:rFonts w:ascii="Times" w:hAnsi="Times"/>
          <w:lang w:val="en-AU"/>
        </w:rPr>
        <w:t>,</w:t>
      </w:r>
      <w:r w:rsidR="008F05A3" w:rsidRPr="00A067C1">
        <w:rPr>
          <w:rFonts w:ascii="Times" w:hAnsi="Times"/>
          <w:lang w:val="en-AU"/>
        </w:rPr>
        <w:t xml:space="preserve"> and</w:t>
      </w:r>
      <w:r w:rsidR="002B7A91">
        <w:rPr>
          <w:rFonts w:ascii="Times" w:hAnsi="Times"/>
          <w:lang w:val="en-AU"/>
        </w:rPr>
        <w:t xml:space="preserve"> in</w:t>
      </w:r>
      <w:r w:rsidR="00785195">
        <w:rPr>
          <w:rFonts w:ascii="Times" w:hAnsi="Times"/>
          <w:lang w:val="en-AU"/>
        </w:rPr>
        <w:t xml:space="preserve"> our</w:t>
      </w:r>
      <w:r w:rsidR="008F05A3" w:rsidRPr="00A067C1">
        <w:rPr>
          <w:rFonts w:ascii="Times" w:hAnsi="Times"/>
          <w:lang w:val="en-AU"/>
        </w:rPr>
        <w:t xml:space="preserve"> behaviours</w:t>
      </w:r>
      <w:r w:rsidR="008F05A3">
        <w:rPr>
          <w:rFonts w:ascii="Times" w:hAnsi="Times"/>
          <w:lang w:val="en-AU"/>
        </w:rPr>
        <w:t xml:space="preserve"> </w:t>
      </w:r>
      <w:r w:rsidR="008F05A3">
        <w:rPr>
          <w:rFonts w:ascii="Times" w:hAnsi="Times"/>
          <w:lang w:val="en-AU"/>
        </w:rPr>
        <w:fldChar w:fldCharType="begin"/>
      </w:r>
      <w:r w:rsidR="008F05A3">
        <w:rPr>
          <w:rFonts w:ascii="Times" w:hAnsi="Times"/>
          <w:lang w:val="en-AU"/>
        </w:rPr>
        <w:instrText xml:space="preserve"> ADDIN ZOTERO_ITEM CSL_CITATION {"citationID":"hO9Z6qXJ","properties":{"formattedCitation":"(Dobson 2007, 2\\uc0\\u8211{}3)","plainCitation":"(Dobson 2007, 2–3)","noteIndex":0},"citationItems":[{"id":275,"uris":["http://zotero.org/users/1401339/items/QGQF3EXV"],"uri":["http://zotero.org/users/1401339/items/QGQF3EXV"],"itemData":{"id":275,"type":"book","call-number":"JA75.8 .D63 2007","edition":"4th ed","event-place":"London ; New York","ISBN":"978-0-415-40351-1","note":"OCLC: ocm70867013","number-of-pages":"225","publisher":"Routledge","publisher-place":"London ; New York","source":"Library of Congress ISBN","title":"Green political thought","author":[{"family":"Dobson","given":"Andrew"}],"issued":{"date-parts":[["2007"]]}},"locator":"2–3"}],"schema":"https://github.com/citation-style-language/schema/raw/master/csl-citation.json"} </w:instrText>
      </w:r>
      <w:r w:rsidR="008F05A3">
        <w:rPr>
          <w:rFonts w:ascii="Times" w:hAnsi="Times"/>
          <w:lang w:val="en-AU"/>
        </w:rPr>
        <w:fldChar w:fldCharType="separate"/>
      </w:r>
      <w:r w:rsidR="008F05A3" w:rsidRPr="00465416">
        <w:rPr>
          <w:rFonts w:ascii="Times" w:hAnsi="Times" w:cs="Times New Roman"/>
          <w:lang w:val="en-US"/>
        </w:rPr>
        <w:t>(Dobson 2007, 2–3)</w:t>
      </w:r>
      <w:r w:rsidR="008F05A3">
        <w:rPr>
          <w:rFonts w:ascii="Times" w:hAnsi="Times"/>
          <w:lang w:val="en-AU"/>
        </w:rPr>
        <w:fldChar w:fldCharType="end"/>
      </w:r>
      <w:r w:rsidR="008F05A3">
        <w:rPr>
          <w:rFonts w:ascii="Times" w:hAnsi="Times"/>
          <w:lang w:val="en-AU"/>
        </w:rPr>
        <w:t>.</w:t>
      </w:r>
      <w:r w:rsidR="005918AE">
        <w:rPr>
          <w:rFonts w:ascii="Times" w:hAnsi="Times"/>
          <w:lang w:val="en-AU"/>
        </w:rPr>
        <w:t xml:space="preserve"> It requires individuals to </w:t>
      </w:r>
      <w:r w:rsidR="005918AE">
        <w:rPr>
          <w:rFonts w:ascii="Times" w:hAnsi="Times"/>
          <w:lang w:val="en-US"/>
        </w:rPr>
        <w:t xml:space="preserve">aim for a </w:t>
      </w:r>
      <w:r w:rsidR="005918AE" w:rsidRPr="006971C6">
        <w:rPr>
          <w:rFonts w:ascii="Times" w:hAnsi="Times"/>
          <w:i/>
          <w:lang w:val="en-US"/>
        </w:rPr>
        <w:t>sustainable carbon footprint</w:t>
      </w:r>
      <w:r w:rsidR="005918AE">
        <w:rPr>
          <w:rFonts w:ascii="Times" w:hAnsi="Times"/>
          <w:lang w:val="en-US"/>
        </w:rPr>
        <w:t xml:space="preserve"> by following </w:t>
      </w:r>
      <w:r w:rsidR="005918AE" w:rsidRPr="00942AF8">
        <w:rPr>
          <w:rFonts w:ascii="Times" w:hAnsi="Times"/>
          <w:lang w:val="en-US"/>
        </w:rPr>
        <w:t>high-impact actions, such as avoiding</w:t>
      </w:r>
      <w:r w:rsidR="005918AE">
        <w:rPr>
          <w:rFonts w:ascii="Times" w:hAnsi="Times"/>
          <w:lang w:val="en-US"/>
        </w:rPr>
        <w:t xml:space="preserve"> luxury</w:t>
      </w:r>
      <w:r w:rsidR="005918AE" w:rsidRPr="00942AF8">
        <w:rPr>
          <w:rFonts w:ascii="Times" w:hAnsi="Times"/>
          <w:lang w:val="en-US"/>
        </w:rPr>
        <w:t xml:space="preserve"> airplane travel, liv</w:t>
      </w:r>
      <w:r w:rsidR="005918AE">
        <w:rPr>
          <w:rFonts w:ascii="Times" w:hAnsi="Times"/>
          <w:lang w:val="en-US"/>
        </w:rPr>
        <w:t>ing</w:t>
      </w:r>
      <w:r w:rsidR="005918AE" w:rsidRPr="00942AF8">
        <w:rPr>
          <w:rFonts w:ascii="Times" w:hAnsi="Times"/>
          <w:lang w:val="en-US"/>
        </w:rPr>
        <w:t xml:space="preserve"> car-free, eat</w:t>
      </w:r>
      <w:r w:rsidR="005918AE">
        <w:rPr>
          <w:rFonts w:ascii="Times" w:hAnsi="Times"/>
          <w:lang w:val="en-US"/>
        </w:rPr>
        <w:t>ing</w:t>
      </w:r>
      <w:r w:rsidR="005918AE" w:rsidRPr="00942AF8">
        <w:rPr>
          <w:rFonts w:ascii="Times" w:hAnsi="Times"/>
          <w:lang w:val="en-US"/>
        </w:rPr>
        <w:t xml:space="preserve"> a plant-based diet, and </w:t>
      </w:r>
      <w:r w:rsidR="005918AE">
        <w:rPr>
          <w:rFonts w:ascii="Times" w:hAnsi="Times"/>
          <w:lang w:val="en-US"/>
        </w:rPr>
        <w:t xml:space="preserve">having one fewer child </w:t>
      </w:r>
      <w:r w:rsidR="005918AE">
        <w:rPr>
          <w:rFonts w:ascii="Times" w:hAnsi="Times"/>
          <w:lang w:val="en-US"/>
        </w:rPr>
        <w:fldChar w:fldCharType="begin"/>
      </w:r>
      <w:r w:rsidR="005918AE">
        <w:rPr>
          <w:rFonts w:ascii="Times" w:hAnsi="Times"/>
          <w:lang w:val="en-US"/>
        </w:rPr>
        <w:instrText xml:space="preserve"> ADDIN ZOTERO_ITEM CSL_CITATION {"citationID":"HmmMSpDD","properties":{"formattedCitation":"(Wynes and Nicholas 2017)","plainCitation":"(Wynes and Nicholas 2017)","noteIndex":0},"citationItems":[{"id":286,"uris":["http://zotero.org/users/1401339/items/PRDXQYIX"],"uri":["http://zotero.org/users/1401339/items/PRDXQYIX"],"itemData":{"id":286,"type":"article-journal","abstract":"Current anthropogenic climate change is the result of greenhouse gas accumulation in the atmosphere, which records the aggregation of billions of individual decisions. Here we consider a broad range of individual lifestyle choices and calculate their potential to reduce greenhouse gas emissions in developed countries, based on 148 scenarios from 39 sources. We recommend four widely applicable high-impact (i.e. low emissions) actions with the potential to contribute to systemic change and substantially reduce annual personal emissions: having one fewer child (an average for developed countries of 58.6 tonnes CO2-equivalent (tCO2e) emission reductions per year), living car-free (2.4 tCO2e saved per year), avoiding airplane travel (1.6 tCO2e saved per roundtrip transatlantic flight) and eating a plant-based diet (0.8 tCO2e saved per year). These actions have much greater potential to reduce emissions than commonly promoted strategies like comprehensive recycling (four times less effective than a plant-based diet) or changing household lightbulbs (eight times less). Though adolescents poised to establish lifelong patterns are an important target group for promoting high-impact actions, we find that ten high school science textbooks from Canada largely fail to mention these actions (they account for 4% of their recommended actions), instead focusing on incremental changes with much smaller potential emissions reductions. Government resources on climate change from the EU, USA, Canada, and Australia also focus recommendations on lower-impact actions. We conclude that there are opportunities to improve existing educational and communication structures to promote the most effective emission-reduction strategies and close this mitigation gap.","container-title":"Environmental Research Letters","DOI":"10.1088/1748-9326/aa7541","issue":"7","page":"074024","title":"The climate mitigation gap: education and government recommendations miss the most effective individual actions","volume":"12","author":[{"family":"Wynes","given":"Seth"},{"family":"Nicholas","given":"Kimberly A."}],"issued":{"date-parts":[["2017",7]]}}}],"schema":"https://github.com/citation-style-language/schema/raw/master/csl-citation.json"} </w:instrText>
      </w:r>
      <w:r w:rsidR="005918AE">
        <w:rPr>
          <w:rFonts w:ascii="Times" w:hAnsi="Times"/>
          <w:lang w:val="en-US"/>
        </w:rPr>
        <w:fldChar w:fldCharType="separate"/>
      </w:r>
      <w:r w:rsidR="005918AE">
        <w:rPr>
          <w:rFonts w:ascii="Times" w:hAnsi="Times"/>
          <w:noProof/>
          <w:lang w:val="en-US"/>
        </w:rPr>
        <w:t>(Wynes and Nicholas 2017)</w:t>
      </w:r>
      <w:r w:rsidR="005918AE">
        <w:rPr>
          <w:rFonts w:ascii="Times" w:hAnsi="Times"/>
          <w:lang w:val="en-US"/>
        </w:rPr>
        <w:fldChar w:fldCharType="end"/>
      </w:r>
      <w:r w:rsidR="005918AE">
        <w:rPr>
          <w:rFonts w:ascii="Times" w:hAnsi="Times"/>
          <w:lang w:val="en-US"/>
        </w:rPr>
        <w:t xml:space="preserve">. </w:t>
      </w:r>
      <w:r w:rsidR="005E1509">
        <w:rPr>
          <w:rFonts w:ascii="Times" w:hAnsi="Times"/>
          <w:lang w:val="en-US"/>
        </w:rPr>
        <w:t xml:space="preserve">What are the possible </w:t>
      </w:r>
      <w:r>
        <w:rPr>
          <w:rFonts w:ascii="Times" w:hAnsi="Times"/>
          <w:lang w:val="en-US"/>
        </w:rPr>
        <w:t>advantages</w:t>
      </w:r>
      <w:r w:rsidR="005E1509">
        <w:rPr>
          <w:rFonts w:ascii="Times" w:hAnsi="Times"/>
          <w:lang w:val="en-US"/>
        </w:rPr>
        <w:t xml:space="preserve"> and limits of</w:t>
      </w:r>
      <w:r w:rsidR="002B7A91">
        <w:rPr>
          <w:rFonts w:ascii="Times" w:hAnsi="Times"/>
          <w:lang w:val="en-US"/>
        </w:rPr>
        <w:t xml:space="preserve"> such a</w:t>
      </w:r>
      <w:r w:rsidR="005E1509">
        <w:rPr>
          <w:rFonts w:ascii="Times" w:hAnsi="Times"/>
          <w:lang w:val="en-US"/>
        </w:rPr>
        <w:t xml:space="preserve"> </w:t>
      </w:r>
      <w:r w:rsidR="00804274">
        <w:rPr>
          <w:rFonts w:ascii="Times" w:hAnsi="Times"/>
          <w:lang w:val="en-US"/>
        </w:rPr>
        <w:t>radical approach</w:t>
      </w:r>
      <w:r w:rsidR="005E1509">
        <w:rPr>
          <w:rFonts w:ascii="Times" w:hAnsi="Times"/>
          <w:lang w:val="en-US"/>
        </w:rPr>
        <w:t xml:space="preserve">? </w:t>
      </w:r>
      <w:r w:rsidR="00FB1A90">
        <w:rPr>
          <w:rFonts w:ascii="Times" w:hAnsi="Times"/>
          <w:lang w:val="en-US"/>
        </w:rPr>
        <w:t>How does ecological citizenship help us to think about individual climate ethics?</w:t>
      </w:r>
    </w:p>
    <w:p w14:paraId="516AE953" w14:textId="1DD53148" w:rsidR="00AD0993" w:rsidRDefault="00AD0993" w:rsidP="00AD0993">
      <w:pPr>
        <w:jc w:val="both"/>
        <w:rPr>
          <w:rFonts w:ascii="Times" w:hAnsi="Times"/>
          <w:lang w:val="en-US"/>
        </w:rPr>
      </w:pPr>
    </w:p>
    <w:p w14:paraId="16D0659C" w14:textId="53D6CBF7" w:rsidR="00A86AEF" w:rsidRDefault="00A86AEF" w:rsidP="00AD0993">
      <w:pPr>
        <w:jc w:val="both"/>
        <w:rPr>
          <w:rFonts w:ascii="Times" w:hAnsi="Times"/>
          <w:lang w:val="en-US"/>
        </w:rPr>
      </w:pPr>
    </w:p>
    <w:p w14:paraId="725BA8B5" w14:textId="416409C3" w:rsidR="00A86AEF" w:rsidRDefault="00A86AEF" w:rsidP="00AD0993">
      <w:pPr>
        <w:jc w:val="both"/>
        <w:rPr>
          <w:rFonts w:ascii="Times" w:hAnsi="Times"/>
          <w:lang w:val="en-US"/>
        </w:rPr>
      </w:pPr>
    </w:p>
    <w:p w14:paraId="35D747CC" w14:textId="1EEA1B4D" w:rsidR="00A86AEF" w:rsidRDefault="00A86AEF" w:rsidP="00AD0993">
      <w:pPr>
        <w:jc w:val="both"/>
        <w:rPr>
          <w:rFonts w:ascii="Times" w:hAnsi="Times"/>
          <w:lang w:val="en-US"/>
        </w:rPr>
      </w:pPr>
    </w:p>
    <w:p w14:paraId="157D7D75" w14:textId="7A2EFEA2" w:rsidR="00E744DC" w:rsidRDefault="007F6C59" w:rsidP="00A13F6A">
      <w:pPr>
        <w:jc w:val="both"/>
        <w:rPr>
          <w:rFonts w:ascii="Times" w:hAnsi="Times"/>
          <w:lang w:val="en-US"/>
        </w:rPr>
      </w:pPr>
      <w:r>
        <w:rPr>
          <w:rFonts w:ascii="Times" w:hAnsi="Times"/>
          <w:lang w:val="en-US"/>
        </w:rPr>
        <w:tab/>
      </w:r>
    </w:p>
    <w:p w14:paraId="0A429F24" w14:textId="0566A930" w:rsidR="00091399" w:rsidRDefault="00091399" w:rsidP="00091399">
      <w:pPr>
        <w:jc w:val="both"/>
        <w:rPr>
          <w:rFonts w:ascii="Times" w:hAnsi="Times"/>
          <w:lang w:val="en-US"/>
        </w:rPr>
      </w:pPr>
      <w:r w:rsidRPr="001D523C">
        <w:rPr>
          <w:rFonts w:ascii="Times" w:hAnsi="Times"/>
          <w:b/>
          <w:lang w:val="en-US"/>
        </w:rPr>
        <w:lastRenderedPageBreak/>
        <w:t>Keywords</w:t>
      </w:r>
      <w:r w:rsidR="00A34F44">
        <w:rPr>
          <w:rFonts w:ascii="Times" w:hAnsi="Times"/>
          <w:lang w:val="en-US"/>
        </w:rPr>
        <w:t xml:space="preserve">: </w:t>
      </w:r>
      <w:r>
        <w:rPr>
          <w:rFonts w:ascii="Times" w:hAnsi="Times"/>
          <w:lang w:val="en-US"/>
        </w:rPr>
        <w:t xml:space="preserve">Climate </w:t>
      </w:r>
      <w:r w:rsidR="00AC3E54">
        <w:rPr>
          <w:rFonts w:ascii="Times" w:hAnsi="Times"/>
          <w:lang w:val="en-US"/>
        </w:rPr>
        <w:t>Ethics</w:t>
      </w:r>
      <w:r>
        <w:rPr>
          <w:rFonts w:ascii="Times" w:hAnsi="Times"/>
          <w:lang w:val="en-US"/>
        </w:rPr>
        <w:t>; Ecological Liberalism; Ecological Citizenship; Sustainability</w:t>
      </w:r>
    </w:p>
    <w:p w14:paraId="38DFCCF2" w14:textId="2B6ED9A3" w:rsidR="00931CA2" w:rsidRDefault="00931CA2" w:rsidP="00091399">
      <w:pPr>
        <w:jc w:val="both"/>
        <w:rPr>
          <w:rFonts w:ascii="Times" w:hAnsi="Times"/>
          <w:lang w:val="en-US"/>
        </w:rPr>
      </w:pPr>
    </w:p>
    <w:p w14:paraId="56A0093F" w14:textId="77777777" w:rsidR="00B0007F" w:rsidRDefault="00B0007F" w:rsidP="00091399">
      <w:pPr>
        <w:jc w:val="both"/>
        <w:rPr>
          <w:rFonts w:ascii="Times" w:hAnsi="Times"/>
          <w:lang w:val="en-US"/>
        </w:rPr>
      </w:pPr>
    </w:p>
    <w:p w14:paraId="7CC62179" w14:textId="3F64D762" w:rsidR="00931CA2" w:rsidRDefault="009836A6" w:rsidP="00091399">
      <w:pPr>
        <w:jc w:val="both"/>
        <w:rPr>
          <w:rFonts w:ascii="Times" w:hAnsi="Times"/>
          <w:lang w:val="fr-CH"/>
        </w:rPr>
      </w:pPr>
      <w:r>
        <w:rPr>
          <w:rFonts w:ascii="Times" w:hAnsi="Times"/>
          <w:b/>
          <w:lang w:val="en-US"/>
        </w:rPr>
        <w:t>Author information</w:t>
      </w:r>
      <w:r w:rsidR="00931CA2">
        <w:rPr>
          <w:rFonts w:ascii="Times" w:hAnsi="Times"/>
          <w:lang w:val="en-US"/>
        </w:rPr>
        <w:t xml:space="preserve">: </w:t>
      </w:r>
      <w:r w:rsidR="00126E19">
        <w:rPr>
          <w:rFonts w:ascii="Times" w:hAnsi="Times"/>
          <w:lang w:val="en-US"/>
        </w:rPr>
        <w:t xml:space="preserve">Michel Bourban is a </w:t>
      </w:r>
      <w:r w:rsidR="00642A9E">
        <w:rPr>
          <w:rFonts w:ascii="Times" w:hAnsi="Times"/>
          <w:lang w:val="en-US"/>
        </w:rPr>
        <w:t>P</w:t>
      </w:r>
      <w:r w:rsidR="00126E19">
        <w:rPr>
          <w:rFonts w:ascii="Times" w:hAnsi="Times"/>
          <w:lang w:val="en-US"/>
        </w:rPr>
        <w:t xml:space="preserve">ostdoctoral </w:t>
      </w:r>
      <w:r w:rsidR="00642A9E">
        <w:rPr>
          <w:rFonts w:ascii="Times" w:hAnsi="Times"/>
          <w:lang w:val="en-US"/>
        </w:rPr>
        <w:t>R</w:t>
      </w:r>
      <w:r w:rsidR="00126E19">
        <w:rPr>
          <w:rFonts w:ascii="Times" w:hAnsi="Times"/>
          <w:lang w:val="en-US"/>
        </w:rPr>
        <w:t>esearcher</w:t>
      </w:r>
      <w:r w:rsidR="00725651">
        <w:rPr>
          <w:rFonts w:ascii="Times" w:hAnsi="Times"/>
          <w:lang w:val="en-US"/>
        </w:rPr>
        <w:t xml:space="preserve"> in</w:t>
      </w:r>
      <w:r w:rsidR="00F34D52">
        <w:rPr>
          <w:rFonts w:ascii="Times" w:hAnsi="Times"/>
          <w:lang w:val="en-US"/>
        </w:rPr>
        <w:t xml:space="preserve"> the Department of</w:t>
      </w:r>
      <w:r w:rsidR="00126E19">
        <w:rPr>
          <w:rFonts w:ascii="Times" w:hAnsi="Times"/>
          <w:lang w:val="en-US"/>
        </w:rPr>
        <w:t xml:space="preserve"> </w:t>
      </w:r>
      <w:r w:rsidR="00725651" w:rsidRPr="00777497">
        <w:rPr>
          <w:rFonts w:ascii="Times" w:hAnsi="Times"/>
          <w:lang w:val="en-US"/>
        </w:rPr>
        <w:t>Politics and International Studies</w:t>
      </w:r>
      <w:r w:rsidR="00725651">
        <w:rPr>
          <w:rFonts w:ascii="Times" w:hAnsi="Times"/>
          <w:lang w:val="en-US"/>
        </w:rPr>
        <w:t xml:space="preserve"> </w:t>
      </w:r>
      <w:r w:rsidR="00126E19">
        <w:rPr>
          <w:rFonts w:ascii="Times" w:hAnsi="Times"/>
          <w:lang w:val="en-US"/>
        </w:rPr>
        <w:t>at the University of Warwick</w:t>
      </w:r>
      <w:r w:rsidR="00725651">
        <w:rPr>
          <w:rFonts w:ascii="Times" w:hAnsi="Times"/>
          <w:lang w:val="en-US"/>
        </w:rPr>
        <w:t xml:space="preserve">. </w:t>
      </w:r>
      <w:r w:rsidR="00126E19">
        <w:rPr>
          <w:rFonts w:ascii="Times" w:hAnsi="Times"/>
          <w:lang w:val="en-US"/>
        </w:rPr>
        <w:t xml:space="preserve">He holds a PhD in </w:t>
      </w:r>
      <w:r w:rsidR="00F34D52">
        <w:rPr>
          <w:rFonts w:ascii="Times" w:hAnsi="Times"/>
          <w:lang w:val="en-US"/>
        </w:rPr>
        <w:t>P</w:t>
      </w:r>
      <w:r w:rsidR="00126E19">
        <w:rPr>
          <w:rFonts w:ascii="Times" w:hAnsi="Times"/>
          <w:lang w:val="en-US"/>
        </w:rPr>
        <w:t xml:space="preserve">hilosophy from the University of Lausanne and from Paris-Sorbonne University. </w:t>
      </w:r>
      <w:r w:rsidR="00126E19" w:rsidRPr="00F34D52">
        <w:rPr>
          <w:rFonts w:ascii="Times" w:hAnsi="Times"/>
          <w:lang w:val="en-GB"/>
        </w:rPr>
        <w:t>He has published</w:t>
      </w:r>
      <w:r w:rsidR="00F34D52" w:rsidRPr="00F34D52">
        <w:rPr>
          <w:rFonts w:ascii="Times" w:hAnsi="Times"/>
          <w:lang w:val="en-GB"/>
        </w:rPr>
        <w:t xml:space="preserve"> papers in</w:t>
      </w:r>
      <w:r w:rsidR="00F34D52">
        <w:rPr>
          <w:rFonts w:ascii="Times" w:hAnsi="Times"/>
          <w:lang w:val="en-GB"/>
        </w:rPr>
        <w:t xml:space="preserve"> </w:t>
      </w:r>
      <w:r w:rsidR="00F34D52">
        <w:rPr>
          <w:rFonts w:ascii="Times" w:hAnsi="Times"/>
          <w:i/>
          <w:lang w:val="en-GB"/>
        </w:rPr>
        <w:t>De Ethic</w:t>
      </w:r>
      <w:r w:rsidR="00DC69FA">
        <w:rPr>
          <w:rFonts w:ascii="Times" w:hAnsi="Times"/>
          <w:i/>
          <w:lang w:val="en-GB"/>
        </w:rPr>
        <w:t>a</w:t>
      </w:r>
      <w:r w:rsidR="00F34D52">
        <w:rPr>
          <w:rFonts w:ascii="Times" w:hAnsi="Times"/>
          <w:lang w:val="en-GB"/>
        </w:rPr>
        <w:t>,</w:t>
      </w:r>
      <w:r w:rsidR="00F34D52" w:rsidRPr="00F34D52">
        <w:rPr>
          <w:rFonts w:ascii="Times" w:hAnsi="Times"/>
          <w:lang w:val="en-GB"/>
        </w:rPr>
        <w:t xml:space="preserve"> </w:t>
      </w:r>
      <w:r w:rsidR="00126E19" w:rsidRPr="00F34D52">
        <w:rPr>
          <w:rFonts w:ascii="Times" w:hAnsi="Times"/>
          <w:i/>
          <w:lang w:val="en-GB"/>
        </w:rPr>
        <w:t>Ethics, Environment &amp; Policy</w:t>
      </w:r>
      <w:r w:rsidR="00F34D52" w:rsidRPr="00F34D52">
        <w:rPr>
          <w:rFonts w:ascii="Times" w:hAnsi="Times"/>
          <w:lang w:val="en-GB"/>
        </w:rPr>
        <w:t>,</w:t>
      </w:r>
      <w:r w:rsidR="00F34D52">
        <w:rPr>
          <w:rFonts w:ascii="Times" w:hAnsi="Times"/>
          <w:lang w:val="en-GB"/>
        </w:rPr>
        <w:t xml:space="preserve"> and</w:t>
      </w:r>
      <w:r w:rsidR="00F34D52" w:rsidRPr="00F34D52">
        <w:rPr>
          <w:rFonts w:ascii="Times" w:hAnsi="Times"/>
          <w:lang w:val="en-GB"/>
        </w:rPr>
        <w:t xml:space="preserve"> </w:t>
      </w:r>
      <w:r w:rsidR="00126E19" w:rsidRPr="00F34D52">
        <w:rPr>
          <w:rFonts w:ascii="Times" w:hAnsi="Times"/>
          <w:i/>
          <w:lang w:val="en-GB"/>
        </w:rPr>
        <w:t>Philosophy &amp; Technology</w:t>
      </w:r>
      <w:r w:rsidR="00F34D52" w:rsidRPr="00F34D52">
        <w:rPr>
          <w:rFonts w:ascii="Times" w:hAnsi="Times"/>
          <w:lang w:val="en-GB"/>
        </w:rPr>
        <w:t xml:space="preserve">, </w:t>
      </w:r>
      <w:r w:rsidR="00F34D52">
        <w:rPr>
          <w:rFonts w:ascii="Times" w:hAnsi="Times"/>
          <w:lang w:val="en-GB"/>
        </w:rPr>
        <w:t>and chapters with Routledge, Springer, and Elsevier</w:t>
      </w:r>
      <w:r w:rsidR="00126E19" w:rsidRPr="00F34D52">
        <w:rPr>
          <w:rFonts w:ascii="Times" w:hAnsi="Times"/>
          <w:lang w:val="en-GB"/>
        </w:rPr>
        <w:t>. H</w:t>
      </w:r>
      <w:r w:rsidR="00126E19" w:rsidRPr="00BF7834">
        <w:rPr>
          <w:rFonts w:ascii="Times" w:hAnsi="Times"/>
          <w:lang w:val="fr-CH"/>
        </w:rPr>
        <w:t xml:space="preserve">e is the author of </w:t>
      </w:r>
      <w:r w:rsidR="00126E19" w:rsidRPr="00BF7834">
        <w:rPr>
          <w:rFonts w:ascii="Times" w:hAnsi="Times"/>
          <w:i/>
          <w:lang w:val="fr-CH"/>
        </w:rPr>
        <w:t xml:space="preserve">Penser la justice climatique: devoirs et politiques </w:t>
      </w:r>
      <w:r w:rsidR="00126E19" w:rsidRPr="00BF7834">
        <w:rPr>
          <w:rFonts w:ascii="Times" w:hAnsi="Times"/>
          <w:lang w:val="fr-CH"/>
        </w:rPr>
        <w:t>(</w:t>
      </w:r>
      <w:r w:rsidR="00126E19">
        <w:rPr>
          <w:rFonts w:ascii="Times" w:hAnsi="Times"/>
          <w:lang w:val="fr-CH"/>
        </w:rPr>
        <w:t>Presses Universitaires de France</w:t>
      </w:r>
      <w:r w:rsidR="00126E19" w:rsidRPr="00BF7834">
        <w:rPr>
          <w:rFonts w:ascii="Times" w:hAnsi="Times"/>
          <w:lang w:val="fr-CH"/>
        </w:rPr>
        <w:t>, 2018) and</w:t>
      </w:r>
      <w:r w:rsidR="00725651">
        <w:rPr>
          <w:rFonts w:ascii="Times" w:hAnsi="Times"/>
          <w:lang w:val="fr-CH"/>
        </w:rPr>
        <w:t xml:space="preserve"> of</w:t>
      </w:r>
      <w:r w:rsidR="00126E19" w:rsidRPr="00BF7834">
        <w:rPr>
          <w:rFonts w:ascii="Times" w:hAnsi="Times"/>
          <w:lang w:val="fr-CH"/>
        </w:rPr>
        <w:t xml:space="preserve"> </w:t>
      </w:r>
      <w:r w:rsidR="00126E19" w:rsidRPr="00BF7834">
        <w:rPr>
          <w:rFonts w:ascii="Times" w:hAnsi="Times"/>
          <w:i/>
          <w:lang w:val="fr-CH"/>
        </w:rPr>
        <w:t>Philosophie du changement climatique: Éthique, justice et rapport au monde</w:t>
      </w:r>
      <w:r w:rsidR="00126E19" w:rsidRPr="00BF7834">
        <w:rPr>
          <w:rFonts w:ascii="Times" w:hAnsi="Times"/>
          <w:lang w:val="fr-CH"/>
        </w:rPr>
        <w:t xml:space="preserve"> (Vrin, forthcoming).</w:t>
      </w:r>
    </w:p>
    <w:p w14:paraId="00595DC4" w14:textId="77777777" w:rsidR="00A067C1" w:rsidRPr="00126E19" w:rsidRDefault="00A067C1" w:rsidP="00091399">
      <w:pPr>
        <w:jc w:val="both"/>
        <w:rPr>
          <w:rFonts w:ascii="Times" w:hAnsi="Times"/>
          <w:b/>
          <w:lang w:val="fr-CH"/>
        </w:rPr>
      </w:pPr>
    </w:p>
    <w:p w14:paraId="70FC5DFB" w14:textId="0B81745A" w:rsidR="003514C9" w:rsidRPr="00777497" w:rsidRDefault="003514C9" w:rsidP="00091399">
      <w:pPr>
        <w:jc w:val="both"/>
        <w:rPr>
          <w:rFonts w:ascii="Times" w:hAnsi="Times"/>
          <w:b/>
          <w:lang w:val="en-AU"/>
        </w:rPr>
      </w:pPr>
      <w:r w:rsidRPr="00777497">
        <w:rPr>
          <w:rFonts w:ascii="Times" w:hAnsi="Times"/>
          <w:b/>
          <w:lang w:val="en-AU"/>
        </w:rPr>
        <w:t>References</w:t>
      </w:r>
    </w:p>
    <w:p w14:paraId="05C22D60" w14:textId="77777777" w:rsidR="00465416" w:rsidRPr="00465416" w:rsidRDefault="00780CE8" w:rsidP="00B868F3">
      <w:pPr>
        <w:pStyle w:val="Bibliographie1"/>
        <w:jc w:val="both"/>
        <w:rPr>
          <w:lang w:val="en-US"/>
        </w:rPr>
      </w:pPr>
      <w:r>
        <w:fldChar w:fldCharType="begin"/>
      </w:r>
      <w:r w:rsidR="009D125C">
        <w:rPr>
          <w:lang w:val="en-US"/>
        </w:rPr>
        <w:instrText xml:space="preserve"> ADDIN ZOTERO_BIBL {"uncited":[],"omitted":[],"custom":[]} CSL_BIBLIOGRAPHY </w:instrText>
      </w:r>
      <w:r>
        <w:fldChar w:fldCharType="separate"/>
      </w:r>
      <w:r w:rsidR="00465416" w:rsidRPr="00465416">
        <w:rPr>
          <w:lang w:val="en-US"/>
        </w:rPr>
        <w:t xml:space="preserve">Caney, Simon. 2020. ‘Human Rights, Population, and Climate Change’. In </w:t>
      </w:r>
      <w:r w:rsidR="00465416" w:rsidRPr="00465416">
        <w:rPr>
          <w:i/>
          <w:iCs/>
          <w:lang w:val="en-US"/>
        </w:rPr>
        <w:t>Human Rights and 21st Century Challenges: Poverty, Conflict, and the Environment</w:t>
      </w:r>
      <w:r w:rsidR="00465416" w:rsidRPr="00465416">
        <w:rPr>
          <w:lang w:val="en-US"/>
        </w:rPr>
        <w:t>, edited by Dapo Akande, Jaakko Kuosmanen, Helen McDermott, and Dominic Roser, First edition, 348–369. New York: Oxford University Press.</w:t>
      </w:r>
    </w:p>
    <w:p w14:paraId="05537353" w14:textId="45EC4A7E" w:rsidR="00465416" w:rsidRPr="00465416" w:rsidRDefault="00465416" w:rsidP="00B868F3">
      <w:pPr>
        <w:pStyle w:val="Bibliographie1"/>
        <w:jc w:val="both"/>
        <w:rPr>
          <w:lang w:val="en-US"/>
        </w:rPr>
      </w:pPr>
      <w:r w:rsidRPr="00465416">
        <w:rPr>
          <w:lang w:val="en-US"/>
        </w:rPr>
        <w:t xml:space="preserve">Dobson, Andrew. 2003. </w:t>
      </w:r>
      <w:r w:rsidRPr="00465416">
        <w:rPr>
          <w:i/>
          <w:iCs/>
          <w:lang w:val="en-US"/>
        </w:rPr>
        <w:t>Citizenship and the Environment</w:t>
      </w:r>
      <w:r w:rsidRPr="00465416">
        <w:rPr>
          <w:lang w:val="en-US"/>
        </w:rPr>
        <w:t xml:space="preserve">. </w:t>
      </w:r>
      <w:r w:rsidR="00395E45">
        <w:rPr>
          <w:lang w:val="en-US"/>
        </w:rPr>
        <w:t>New Y</w:t>
      </w:r>
      <w:r w:rsidR="0064108F">
        <w:rPr>
          <w:lang w:val="en-US"/>
        </w:rPr>
        <w:t>o</w:t>
      </w:r>
      <w:r w:rsidR="00395E45">
        <w:rPr>
          <w:lang w:val="en-US"/>
        </w:rPr>
        <w:t xml:space="preserve">rk: </w:t>
      </w:r>
      <w:r w:rsidRPr="00465416">
        <w:rPr>
          <w:lang w:val="en-US"/>
        </w:rPr>
        <w:t>Oxford University Press.</w:t>
      </w:r>
    </w:p>
    <w:p w14:paraId="6D7BFA83" w14:textId="77777777" w:rsidR="00465416" w:rsidRPr="00465416" w:rsidRDefault="00465416" w:rsidP="00B868F3">
      <w:pPr>
        <w:pStyle w:val="Bibliographie1"/>
        <w:jc w:val="both"/>
        <w:rPr>
          <w:lang w:val="en-US"/>
        </w:rPr>
      </w:pPr>
      <w:r w:rsidRPr="00465416">
        <w:rPr>
          <w:lang w:val="en-US"/>
        </w:rPr>
        <w:t xml:space="preserve">———. 2007. </w:t>
      </w:r>
      <w:r w:rsidRPr="00465416">
        <w:rPr>
          <w:i/>
          <w:iCs/>
          <w:lang w:val="en-US"/>
        </w:rPr>
        <w:t>Green Political Thought</w:t>
      </w:r>
      <w:r w:rsidRPr="00465416">
        <w:rPr>
          <w:lang w:val="en-US"/>
        </w:rPr>
        <w:t>. 4th ed. London</w:t>
      </w:r>
      <w:r w:rsidRPr="00465416">
        <w:rPr>
          <w:rFonts w:cs="Cambria Math"/>
          <w:lang w:val="en-US"/>
        </w:rPr>
        <w:t> </w:t>
      </w:r>
      <w:r w:rsidRPr="00465416">
        <w:rPr>
          <w:lang w:val="en-US"/>
        </w:rPr>
        <w:t>; New York: Routledge.</w:t>
      </w:r>
    </w:p>
    <w:p w14:paraId="484658BE" w14:textId="77777777" w:rsidR="00465416" w:rsidRPr="00465416" w:rsidRDefault="00465416" w:rsidP="00B868F3">
      <w:pPr>
        <w:pStyle w:val="Bibliographie1"/>
        <w:jc w:val="both"/>
        <w:rPr>
          <w:lang w:val="en-US"/>
        </w:rPr>
      </w:pPr>
      <w:r w:rsidRPr="00465416">
        <w:rPr>
          <w:lang w:val="en-US"/>
        </w:rPr>
        <w:t xml:space="preserve">Fragnière, Augustin. 2018. ‘How Demanding Is Our Climate Duty? An Application of the No-Harm Principle to Individual Emissions’. </w:t>
      </w:r>
      <w:r w:rsidRPr="00465416">
        <w:rPr>
          <w:i/>
          <w:iCs/>
          <w:lang w:val="en-US"/>
        </w:rPr>
        <w:t>Environmental Values</w:t>
      </w:r>
      <w:r w:rsidRPr="00465416">
        <w:rPr>
          <w:lang w:val="en-US"/>
        </w:rPr>
        <w:t xml:space="preserve"> 27 (6): 645–63. https://doi.org/10.3197/096327118X15343388356365.</w:t>
      </w:r>
    </w:p>
    <w:p w14:paraId="4DC75341" w14:textId="77777777" w:rsidR="00465416" w:rsidRPr="00465416" w:rsidRDefault="00465416" w:rsidP="00B868F3">
      <w:pPr>
        <w:pStyle w:val="Bibliographie1"/>
        <w:jc w:val="both"/>
        <w:rPr>
          <w:lang w:val="en-US"/>
        </w:rPr>
      </w:pPr>
      <w:r w:rsidRPr="00465416">
        <w:rPr>
          <w:lang w:val="en-US"/>
        </w:rPr>
        <w:t xml:space="preserve">IPCC. 2018. </w:t>
      </w:r>
      <w:r w:rsidRPr="00465416">
        <w:rPr>
          <w:i/>
          <w:iCs/>
          <w:lang w:val="en-US"/>
        </w:rPr>
        <w:t>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rsidRPr="00465416">
        <w:rPr>
          <w:lang w:val="en-US"/>
        </w:rPr>
        <w:t>. Edited by V. Masson-Delmotte, P. Zhai, H. O. Pörtner, D. Roberts, J. Skea, P.R. Shukla, A. Pirani, et al. Geneva: World Meteorological Organization. http://www.ipcc.ch/report/sr15/.</w:t>
      </w:r>
    </w:p>
    <w:p w14:paraId="72D1C378" w14:textId="77777777" w:rsidR="00465416" w:rsidRPr="00465416" w:rsidRDefault="00465416" w:rsidP="00B868F3">
      <w:pPr>
        <w:pStyle w:val="Bibliographie1"/>
        <w:jc w:val="both"/>
        <w:rPr>
          <w:lang w:val="en-US"/>
        </w:rPr>
      </w:pPr>
      <w:r w:rsidRPr="00465416">
        <w:rPr>
          <w:lang w:val="en-US"/>
        </w:rPr>
        <w:t xml:space="preserve">Lenton, Timothy M., Johan Rockström, Owen Gaffney, Stefan Rahmstorf, Katherine Richardson, Will Steffen, and Hans Joachim Schellnhuber. 2019. ‘Climate Tipping Points — Too Risky to Bet Against’. </w:t>
      </w:r>
      <w:r w:rsidRPr="00465416">
        <w:rPr>
          <w:i/>
          <w:iCs/>
          <w:lang w:val="en-US"/>
        </w:rPr>
        <w:t>Nature</w:t>
      </w:r>
      <w:r w:rsidRPr="00465416">
        <w:rPr>
          <w:lang w:val="en-US"/>
        </w:rPr>
        <w:t xml:space="preserve"> 575 (7784): 592–95. https://doi.org/10.1038/d41586-019-03595-0.</w:t>
      </w:r>
    </w:p>
    <w:p w14:paraId="7444D125" w14:textId="77777777" w:rsidR="00465416" w:rsidRPr="00465416" w:rsidRDefault="00465416" w:rsidP="00B868F3">
      <w:pPr>
        <w:pStyle w:val="Bibliographie1"/>
        <w:jc w:val="both"/>
        <w:rPr>
          <w:lang w:val="en-US"/>
        </w:rPr>
      </w:pPr>
      <w:r w:rsidRPr="00465416">
        <w:rPr>
          <w:lang w:val="en-US"/>
        </w:rPr>
        <w:t xml:space="preserve">Rogelj, Joeri, Alexander Popp, Katherine V. Calvin, Gunnar Luderer, Johannes Emmerling, David Gernaat, Shinichiro Fujimori, et al. 2018. ‘Scenarios towards Limiting Global Mean Temperature Increase below 1.5 °C’. </w:t>
      </w:r>
      <w:r w:rsidRPr="00465416">
        <w:rPr>
          <w:i/>
          <w:iCs/>
          <w:lang w:val="en-US"/>
        </w:rPr>
        <w:t>Nature Climate Change</w:t>
      </w:r>
      <w:r w:rsidRPr="00465416">
        <w:rPr>
          <w:lang w:val="en-US"/>
        </w:rPr>
        <w:t xml:space="preserve"> 8 (4): 325–32. https://doi.org/10.1038/s41558-018-0091-3.</w:t>
      </w:r>
    </w:p>
    <w:p w14:paraId="0F1870B4" w14:textId="77777777" w:rsidR="00465416" w:rsidRPr="00465416" w:rsidRDefault="00465416" w:rsidP="00B868F3">
      <w:pPr>
        <w:pStyle w:val="Bibliographie1"/>
        <w:jc w:val="both"/>
        <w:rPr>
          <w:lang w:val="en-US"/>
        </w:rPr>
      </w:pPr>
      <w:r w:rsidRPr="00465416">
        <w:rPr>
          <w:lang w:val="en-US"/>
        </w:rPr>
        <w:t xml:space="preserve">Steffen, Will, Johan Rockström, Katherine Richardson, Timothy M. Lenton, Carl Folke, Diana Liverman, Colin P. Summerhayes, et al. 2018. ‘Trajectories of the Earth System in the Anthropocene’. </w:t>
      </w:r>
      <w:r w:rsidRPr="00465416">
        <w:rPr>
          <w:i/>
          <w:iCs/>
          <w:lang w:val="en-US"/>
        </w:rPr>
        <w:t>Proceedings of the National Academy of Sciences</w:t>
      </w:r>
      <w:r w:rsidRPr="00465416">
        <w:rPr>
          <w:lang w:val="en-US"/>
        </w:rPr>
        <w:t xml:space="preserve"> 115 (33): 8252–59. https://doi.org/10.1073/pnas.1810141115.</w:t>
      </w:r>
    </w:p>
    <w:p w14:paraId="37A87166" w14:textId="77777777" w:rsidR="00465416" w:rsidRPr="00465416" w:rsidRDefault="00465416" w:rsidP="00B868F3">
      <w:pPr>
        <w:pStyle w:val="Bibliographie1"/>
        <w:jc w:val="both"/>
        <w:rPr>
          <w:lang w:val="en-US"/>
        </w:rPr>
      </w:pPr>
      <w:r w:rsidRPr="00465416">
        <w:rPr>
          <w:lang w:val="en-US"/>
        </w:rPr>
        <w:t>Vuuren, Detlef P. van, Elke Stehfest, David E. H. J. Gernaat, Maarten van den Berg, David L. Bijl, Harmen Sytze de Boer, Vassilis Daioglou, et al. 2018. ‘Alternative Pathways to the 1.5</w:t>
      </w:r>
      <w:r w:rsidRPr="00465416">
        <w:rPr>
          <w:rFonts w:cs="Cambria Math"/>
          <w:lang w:val="en-US"/>
        </w:rPr>
        <w:t> </w:t>
      </w:r>
      <w:r w:rsidRPr="00465416">
        <w:rPr>
          <w:lang w:val="en-US"/>
        </w:rPr>
        <w:t xml:space="preserve">°C Target Reduce the Need for Negative Emission Technologies’. </w:t>
      </w:r>
      <w:r w:rsidRPr="00465416">
        <w:rPr>
          <w:i/>
          <w:iCs/>
          <w:lang w:val="en-US"/>
        </w:rPr>
        <w:t>Nature Climate Change</w:t>
      </w:r>
      <w:r w:rsidRPr="00465416">
        <w:rPr>
          <w:lang w:val="en-US"/>
        </w:rPr>
        <w:t>, April. https://doi.org/10.1038/s41558-018-0119-8.</w:t>
      </w:r>
    </w:p>
    <w:p w14:paraId="54131EE2" w14:textId="77777777" w:rsidR="00465416" w:rsidRPr="00465416" w:rsidRDefault="00465416" w:rsidP="00B868F3">
      <w:pPr>
        <w:pStyle w:val="Bibliographie1"/>
        <w:jc w:val="both"/>
      </w:pPr>
      <w:r w:rsidRPr="00465416">
        <w:rPr>
          <w:lang w:val="en-US"/>
        </w:rPr>
        <w:t xml:space="preserve">Wynes, Seth, and Kimberly A. Nicholas. 2017. ‘The Climate Mitigation Gap: Education and Government Recommendations Miss the Most Effective Individual Actions’. </w:t>
      </w:r>
      <w:r w:rsidRPr="00465416">
        <w:rPr>
          <w:i/>
          <w:iCs/>
        </w:rPr>
        <w:t>Environmental Research Letters</w:t>
      </w:r>
      <w:r w:rsidRPr="00465416">
        <w:t xml:space="preserve"> 12 (7): 074024. https://doi.org/10.1088/1748-9326/aa7541.</w:t>
      </w:r>
    </w:p>
    <w:p w14:paraId="1CAE626B" w14:textId="7627B797" w:rsidR="00405DF9" w:rsidRPr="00BF7834" w:rsidRDefault="00780CE8" w:rsidP="00B868F3">
      <w:pPr>
        <w:autoSpaceDE w:val="0"/>
        <w:autoSpaceDN w:val="0"/>
        <w:adjustRightInd w:val="0"/>
        <w:jc w:val="both"/>
        <w:rPr>
          <w:rFonts w:ascii="Times" w:hAnsi="Times"/>
          <w:lang w:val="fr-CH"/>
        </w:rPr>
      </w:pPr>
      <w:r>
        <w:rPr>
          <w:rFonts w:ascii="Times" w:hAnsi="Times"/>
          <w:lang w:val="fr-CH"/>
        </w:rPr>
        <w:fldChar w:fldCharType="end"/>
      </w:r>
    </w:p>
    <w:sectPr w:rsidR="00405DF9" w:rsidRPr="00BF7834" w:rsidSect="00941D79">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54B8E3" w14:textId="77777777" w:rsidR="00984780" w:rsidRDefault="00984780" w:rsidP="002C57CD">
      <w:r>
        <w:separator/>
      </w:r>
    </w:p>
  </w:endnote>
  <w:endnote w:type="continuationSeparator" w:id="0">
    <w:p w14:paraId="10FDD5C2" w14:textId="77777777" w:rsidR="00984780" w:rsidRDefault="00984780" w:rsidP="002C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3876580"/>
      <w:docPartObj>
        <w:docPartGallery w:val="Page Numbers (Bottom of Page)"/>
        <w:docPartUnique/>
      </w:docPartObj>
    </w:sdtPr>
    <w:sdtEndPr>
      <w:rPr>
        <w:rStyle w:val="PageNumber"/>
      </w:rPr>
    </w:sdtEndPr>
    <w:sdtContent>
      <w:p w14:paraId="674064DB" w14:textId="77777777" w:rsidR="005E1509" w:rsidRDefault="005E1509" w:rsidP="006606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A07DE" w14:textId="77777777" w:rsidR="005E1509" w:rsidRDefault="005E1509" w:rsidP="002C57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7392089"/>
      <w:docPartObj>
        <w:docPartGallery w:val="Page Numbers (Bottom of Page)"/>
        <w:docPartUnique/>
      </w:docPartObj>
    </w:sdtPr>
    <w:sdtEndPr>
      <w:rPr>
        <w:rStyle w:val="PageNumber"/>
      </w:rPr>
    </w:sdtEndPr>
    <w:sdtContent>
      <w:p w14:paraId="2ECB1F9B" w14:textId="77777777" w:rsidR="005E1509" w:rsidRDefault="005E1509" w:rsidP="006606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743DB">
          <w:rPr>
            <w:rStyle w:val="PageNumber"/>
            <w:noProof/>
          </w:rPr>
          <w:t>1</w:t>
        </w:r>
        <w:r>
          <w:rPr>
            <w:rStyle w:val="PageNumber"/>
          </w:rPr>
          <w:fldChar w:fldCharType="end"/>
        </w:r>
      </w:p>
    </w:sdtContent>
  </w:sdt>
  <w:p w14:paraId="41884FA8" w14:textId="77777777" w:rsidR="005E1509" w:rsidRDefault="005E1509" w:rsidP="002C57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D4981" w14:textId="77777777" w:rsidR="00984780" w:rsidRDefault="00984780" w:rsidP="002C57CD">
      <w:r>
        <w:separator/>
      </w:r>
    </w:p>
  </w:footnote>
  <w:footnote w:type="continuationSeparator" w:id="0">
    <w:p w14:paraId="75BEE9DB" w14:textId="77777777" w:rsidR="00984780" w:rsidRDefault="00984780" w:rsidP="002C57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EE06EC"/>
    <w:multiLevelType w:val="hybridMultilevel"/>
    <w:tmpl w:val="6B74CF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5E0"/>
    <w:rsid w:val="00006A60"/>
    <w:rsid w:val="00022F6C"/>
    <w:rsid w:val="00025AEB"/>
    <w:rsid w:val="00035E81"/>
    <w:rsid w:val="0004726A"/>
    <w:rsid w:val="00053CAC"/>
    <w:rsid w:val="0006003A"/>
    <w:rsid w:val="0006381D"/>
    <w:rsid w:val="00091399"/>
    <w:rsid w:val="000C5480"/>
    <w:rsid w:val="000C5A4B"/>
    <w:rsid w:val="00110A37"/>
    <w:rsid w:val="0012538D"/>
    <w:rsid w:val="00126E19"/>
    <w:rsid w:val="0014636F"/>
    <w:rsid w:val="00151F39"/>
    <w:rsid w:val="001919B3"/>
    <w:rsid w:val="001A7C9E"/>
    <w:rsid w:val="001C230A"/>
    <w:rsid w:val="001D103A"/>
    <w:rsid w:val="001D523C"/>
    <w:rsid w:val="001E119D"/>
    <w:rsid w:val="00233267"/>
    <w:rsid w:val="002538B2"/>
    <w:rsid w:val="00275842"/>
    <w:rsid w:val="00280E84"/>
    <w:rsid w:val="002B7879"/>
    <w:rsid w:val="002B7A91"/>
    <w:rsid w:val="002C57CD"/>
    <w:rsid w:val="002D01D0"/>
    <w:rsid w:val="002E1287"/>
    <w:rsid w:val="002F2183"/>
    <w:rsid w:val="003037BD"/>
    <w:rsid w:val="00312E1D"/>
    <w:rsid w:val="003144CC"/>
    <w:rsid w:val="003419C4"/>
    <w:rsid w:val="00344ECB"/>
    <w:rsid w:val="003514C9"/>
    <w:rsid w:val="0038654A"/>
    <w:rsid w:val="00391913"/>
    <w:rsid w:val="00395E45"/>
    <w:rsid w:val="0039646B"/>
    <w:rsid w:val="003A61E8"/>
    <w:rsid w:val="003B63C0"/>
    <w:rsid w:val="003D3E7E"/>
    <w:rsid w:val="003D4880"/>
    <w:rsid w:val="003E7E19"/>
    <w:rsid w:val="003F13C5"/>
    <w:rsid w:val="00405DF9"/>
    <w:rsid w:val="00424959"/>
    <w:rsid w:val="0046290C"/>
    <w:rsid w:val="00465416"/>
    <w:rsid w:val="00467A16"/>
    <w:rsid w:val="004702F8"/>
    <w:rsid w:val="004710E1"/>
    <w:rsid w:val="00474A52"/>
    <w:rsid w:val="00476190"/>
    <w:rsid w:val="004775C7"/>
    <w:rsid w:val="004B3D88"/>
    <w:rsid w:val="004C338A"/>
    <w:rsid w:val="004D53F2"/>
    <w:rsid w:val="00506F6E"/>
    <w:rsid w:val="00517CB0"/>
    <w:rsid w:val="00520906"/>
    <w:rsid w:val="005232E5"/>
    <w:rsid w:val="00523407"/>
    <w:rsid w:val="00535C0B"/>
    <w:rsid w:val="005421CC"/>
    <w:rsid w:val="00552740"/>
    <w:rsid w:val="00577C5A"/>
    <w:rsid w:val="005918AE"/>
    <w:rsid w:val="00597AEC"/>
    <w:rsid w:val="005A2313"/>
    <w:rsid w:val="005B0C8F"/>
    <w:rsid w:val="005D1554"/>
    <w:rsid w:val="005D240E"/>
    <w:rsid w:val="005D76C9"/>
    <w:rsid w:val="005E1509"/>
    <w:rsid w:val="005E6617"/>
    <w:rsid w:val="005F4043"/>
    <w:rsid w:val="00600121"/>
    <w:rsid w:val="00604C6B"/>
    <w:rsid w:val="00605BB8"/>
    <w:rsid w:val="0064108F"/>
    <w:rsid w:val="00642A9E"/>
    <w:rsid w:val="0066062C"/>
    <w:rsid w:val="0066550D"/>
    <w:rsid w:val="00682679"/>
    <w:rsid w:val="006971C6"/>
    <w:rsid w:val="006A3145"/>
    <w:rsid w:val="006A3505"/>
    <w:rsid w:val="006B4D08"/>
    <w:rsid w:val="006E0F35"/>
    <w:rsid w:val="006E1C74"/>
    <w:rsid w:val="006E74B9"/>
    <w:rsid w:val="0070462E"/>
    <w:rsid w:val="007108B5"/>
    <w:rsid w:val="00715CF8"/>
    <w:rsid w:val="00721F03"/>
    <w:rsid w:val="00725651"/>
    <w:rsid w:val="00777497"/>
    <w:rsid w:val="00780CE8"/>
    <w:rsid w:val="00785195"/>
    <w:rsid w:val="007868BD"/>
    <w:rsid w:val="0079133E"/>
    <w:rsid w:val="0079214F"/>
    <w:rsid w:val="007B4ECE"/>
    <w:rsid w:val="007B6C6E"/>
    <w:rsid w:val="007B7A93"/>
    <w:rsid w:val="007C5503"/>
    <w:rsid w:val="007D2A0D"/>
    <w:rsid w:val="007E64AD"/>
    <w:rsid w:val="007F6C59"/>
    <w:rsid w:val="0080251F"/>
    <w:rsid w:val="00804274"/>
    <w:rsid w:val="00804B62"/>
    <w:rsid w:val="00806BE2"/>
    <w:rsid w:val="00813167"/>
    <w:rsid w:val="0082147F"/>
    <w:rsid w:val="008479DA"/>
    <w:rsid w:val="00852377"/>
    <w:rsid w:val="008624A3"/>
    <w:rsid w:val="008649FF"/>
    <w:rsid w:val="008A1E36"/>
    <w:rsid w:val="008B43DC"/>
    <w:rsid w:val="008C4DE2"/>
    <w:rsid w:val="008D53B3"/>
    <w:rsid w:val="008E6AFF"/>
    <w:rsid w:val="008F05A3"/>
    <w:rsid w:val="008F5039"/>
    <w:rsid w:val="008F5437"/>
    <w:rsid w:val="009156C5"/>
    <w:rsid w:val="00917E90"/>
    <w:rsid w:val="00923EAF"/>
    <w:rsid w:val="00927791"/>
    <w:rsid w:val="00931CA2"/>
    <w:rsid w:val="00941D79"/>
    <w:rsid w:val="00942AF8"/>
    <w:rsid w:val="00944DE5"/>
    <w:rsid w:val="00957A45"/>
    <w:rsid w:val="00973D52"/>
    <w:rsid w:val="009836A6"/>
    <w:rsid w:val="00984780"/>
    <w:rsid w:val="00985C4B"/>
    <w:rsid w:val="00986F1B"/>
    <w:rsid w:val="009B2D40"/>
    <w:rsid w:val="009C44FF"/>
    <w:rsid w:val="009D01F7"/>
    <w:rsid w:val="009D125C"/>
    <w:rsid w:val="009D20A3"/>
    <w:rsid w:val="009E189F"/>
    <w:rsid w:val="009F00DB"/>
    <w:rsid w:val="009F08E8"/>
    <w:rsid w:val="00A067C1"/>
    <w:rsid w:val="00A13F6A"/>
    <w:rsid w:val="00A213D1"/>
    <w:rsid w:val="00A34F44"/>
    <w:rsid w:val="00A52F4F"/>
    <w:rsid w:val="00A86AEF"/>
    <w:rsid w:val="00AC3E54"/>
    <w:rsid w:val="00AC7344"/>
    <w:rsid w:val="00AD0993"/>
    <w:rsid w:val="00AE0533"/>
    <w:rsid w:val="00B0007F"/>
    <w:rsid w:val="00B13957"/>
    <w:rsid w:val="00B15A1E"/>
    <w:rsid w:val="00B2201B"/>
    <w:rsid w:val="00B65A88"/>
    <w:rsid w:val="00B7095E"/>
    <w:rsid w:val="00B75C9A"/>
    <w:rsid w:val="00B76277"/>
    <w:rsid w:val="00B76789"/>
    <w:rsid w:val="00B868F3"/>
    <w:rsid w:val="00BA1F0D"/>
    <w:rsid w:val="00BC4056"/>
    <w:rsid w:val="00BE0925"/>
    <w:rsid w:val="00BE2273"/>
    <w:rsid w:val="00BF7834"/>
    <w:rsid w:val="00C047BB"/>
    <w:rsid w:val="00C047C9"/>
    <w:rsid w:val="00C104C2"/>
    <w:rsid w:val="00C20BE6"/>
    <w:rsid w:val="00C434B7"/>
    <w:rsid w:val="00C45AFB"/>
    <w:rsid w:val="00C47BC5"/>
    <w:rsid w:val="00C96460"/>
    <w:rsid w:val="00CC6640"/>
    <w:rsid w:val="00CD0451"/>
    <w:rsid w:val="00CD366A"/>
    <w:rsid w:val="00CF2395"/>
    <w:rsid w:val="00CF493E"/>
    <w:rsid w:val="00CF5B23"/>
    <w:rsid w:val="00D27456"/>
    <w:rsid w:val="00D57A3E"/>
    <w:rsid w:val="00D57DD9"/>
    <w:rsid w:val="00D65799"/>
    <w:rsid w:val="00D76DE1"/>
    <w:rsid w:val="00D962E3"/>
    <w:rsid w:val="00DB6C2A"/>
    <w:rsid w:val="00DB7009"/>
    <w:rsid w:val="00DC4187"/>
    <w:rsid w:val="00DC69FA"/>
    <w:rsid w:val="00E06FFB"/>
    <w:rsid w:val="00E27999"/>
    <w:rsid w:val="00E425E0"/>
    <w:rsid w:val="00E744DC"/>
    <w:rsid w:val="00E76B8C"/>
    <w:rsid w:val="00E8165F"/>
    <w:rsid w:val="00ED781D"/>
    <w:rsid w:val="00EE1AE3"/>
    <w:rsid w:val="00EE53F2"/>
    <w:rsid w:val="00F14341"/>
    <w:rsid w:val="00F21F11"/>
    <w:rsid w:val="00F34D52"/>
    <w:rsid w:val="00F7271C"/>
    <w:rsid w:val="00F743DB"/>
    <w:rsid w:val="00F92F47"/>
    <w:rsid w:val="00FA427B"/>
    <w:rsid w:val="00FA5FED"/>
    <w:rsid w:val="00FB1A90"/>
    <w:rsid w:val="00FC26D9"/>
    <w:rsid w:val="00FE4A6B"/>
    <w:rsid w:val="00FF30A0"/>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9F9DD2"/>
  <w14:defaultImageDpi w14:val="32767"/>
  <w15:docId w15:val="{E5D987EF-CBD2-7E40-A392-A1D64DD06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C57CD"/>
    <w:pPr>
      <w:tabs>
        <w:tab w:val="center" w:pos="4536"/>
        <w:tab w:val="right" w:pos="9072"/>
      </w:tabs>
    </w:pPr>
  </w:style>
  <w:style w:type="character" w:customStyle="1" w:styleId="FooterChar">
    <w:name w:val="Footer Char"/>
    <w:basedOn w:val="DefaultParagraphFont"/>
    <w:link w:val="Footer"/>
    <w:uiPriority w:val="99"/>
    <w:rsid w:val="002C57CD"/>
  </w:style>
  <w:style w:type="character" w:styleId="PageNumber">
    <w:name w:val="page number"/>
    <w:basedOn w:val="DefaultParagraphFont"/>
    <w:uiPriority w:val="99"/>
    <w:semiHidden/>
    <w:unhideWhenUsed/>
    <w:rsid w:val="002C57CD"/>
  </w:style>
  <w:style w:type="paragraph" w:styleId="BalloonText">
    <w:name w:val="Balloon Text"/>
    <w:basedOn w:val="Normal"/>
    <w:link w:val="BalloonTextChar"/>
    <w:uiPriority w:val="99"/>
    <w:semiHidden/>
    <w:unhideWhenUsed/>
    <w:rsid w:val="005209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0906"/>
    <w:rPr>
      <w:rFonts w:ascii="Lucida Grande" w:hAnsi="Lucida Grande" w:cs="Lucida Grande"/>
      <w:sz w:val="18"/>
      <w:szCs w:val="18"/>
    </w:rPr>
  </w:style>
  <w:style w:type="character" w:styleId="CommentReference">
    <w:name w:val="annotation reference"/>
    <w:basedOn w:val="DefaultParagraphFont"/>
    <w:uiPriority w:val="99"/>
    <w:semiHidden/>
    <w:unhideWhenUsed/>
    <w:rsid w:val="0066062C"/>
    <w:rPr>
      <w:sz w:val="18"/>
      <w:szCs w:val="18"/>
    </w:rPr>
  </w:style>
  <w:style w:type="paragraph" w:styleId="CommentText">
    <w:name w:val="annotation text"/>
    <w:basedOn w:val="Normal"/>
    <w:link w:val="CommentTextChar"/>
    <w:uiPriority w:val="99"/>
    <w:semiHidden/>
    <w:unhideWhenUsed/>
    <w:rsid w:val="0066062C"/>
  </w:style>
  <w:style w:type="character" w:customStyle="1" w:styleId="CommentTextChar">
    <w:name w:val="Comment Text Char"/>
    <w:basedOn w:val="DefaultParagraphFont"/>
    <w:link w:val="CommentText"/>
    <w:uiPriority w:val="99"/>
    <w:semiHidden/>
    <w:rsid w:val="0066062C"/>
  </w:style>
  <w:style w:type="paragraph" w:styleId="CommentSubject">
    <w:name w:val="annotation subject"/>
    <w:basedOn w:val="CommentText"/>
    <w:next w:val="CommentText"/>
    <w:link w:val="CommentSubjectChar"/>
    <w:uiPriority w:val="99"/>
    <w:semiHidden/>
    <w:unhideWhenUsed/>
    <w:rsid w:val="0066062C"/>
    <w:rPr>
      <w:b/>
      <w:bCs/>
      <w:sz w:val="20"/>
      <w:szCs w:val="20"/>
    </w:rPr>
  </w:style>
  <w:style w:type="character" w:customStyle="1" w:styleId="CommentSubjectChar">
    <w:name w:val="Comment Subject Char"/>
    <w:basedOn w:val="CommentTextChar"/>
    <w:link w:val="CommentSubject"/>
    <w:uiPriority w:val="99"/>
    <w:semiHidden/>
    <w:rsid w:val="0066062C"/>
    <w:rPr>
      <w:b/>
      <w:bCs/>
      <w:sz w:val="20"/>
      <w:szCs w:val="20"/>
    </w:rPr>
  </w:style>
  <w:style w:type="paragraph" w:customStyle="1" w:styleId="Bibliographie1">
    <w:name w:val="Bibliographie1"/>
    <w:basedOn w:val="Normal"/>
    <w:link w:val="BibliographyCar"/>
    <w:rsid w:val="00780CE8"/>
    <w:pPr>
      <w:autoSpaceDE w:val="0"/>
      <w:autoSpaceDN w:val="0"/>
      <w:adjustRightInd w:val="0"/>
      <w:ind w:left="720" w:hanging="720"/>
    </w:pPr>
    <w:rPr>
      <w:rFonts w:ascii="Times" w:hAnsi="Times"/>
      <w:lang w:val="fr-CH"/>
    </w:rPr>
  </w:style>
  <w:style w:type="character" w:customStyle="1" w:styleId="BibliographyCar">
    <w:name w:val="Bibliography Car"/>
    <w:basedOn w:val="DefaultParagraphFont"/>
    <w:link w:val="Bibliographie1"/>
    <w:rsid w:val="00780CE8"/>
    <w:rPr>
      <w:rFonts w:ascii="Times" w:hAnsi="Times"/>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24668">
      <w:bodyDiv w:val="1"/>
      <w:marLeft w:val="0"/>
      <w:marRight w:val="0"/>
      <w:marTop w:val="0"/>
      <w:marBottom w:val="0"/>
      <w:divBdr>
        <w:top w:val="none" w:sz="0" w:space="0" w:color="auto"/>
        <w:left w:val="none" w:sz="0" w:space="0" w:color="auto"/>
        <w:bottom w:val="none" w:sz="0" w:space="0" w:color="auto"/>
        <w:right w:val="none" w:sz="0" w:space="0" w:color="auto"/>
      </w:divBdr>
    </w:div>
    <w:div w:id="1100639500">
      <w:bodyDiv w:val="1"/>
      <w:marLeft w:val="0"/>
      <w:marRight w:val="0"/>
      <w:marTop w:val="0"/>
      <w:marBottom w:val="0"/>
      <w:divBdr>
        <w:top w:val="none" w:sz="0" w:space="0" w:color="auto"/>
        <w:left w:val="none" w:sz="0" w:space="0" w:color="auto"/>
        <w:bottom w:val="none" w:sz="0" w:space="0" w:color="auto"/>
        <w:right w:val="none" w:sz="0" w:space="0" w:color="auto"/>
      </w:divBdr>
    </w:div>
    <w:div w:id="1879851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4D4647-ED64-C64E-802E-F8B06F5E4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370</Words>
  <Characters>19211</Characters>
  <Application>Microsoft Office Word</Application>
  <DocSecurity>0</DocSecurity>
  <Lines>160</Lines>
  <Paragraphs>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 Bourban</dc:creator>
  <cp:keywords/>
  <dc:description/>
  <cp:lastModifiedBy>Wouter Peeters</cp:lastModifiedBy>
  <cp:revision>2</cp:revision>
  <cp:lastPrinted>2020-01-26T09:56:00Z</cp:lastPrinted>
  <dcterms:created xsi:type="dcterms:W3CDTF">2021-01-20T14:02:00Z</dcterms:created>
  <dcterms:modified xsi:type="dcterms:W3CDTF">2021-01-2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LsJqktI"/&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